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371D399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filamentous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Stable isotope and fatty acid analysis of benthic algae and macroinvertebrates suggested that grazers 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FE7E17B"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20950AF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VQ3y1hW1","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F74DDD">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Rosenberger et al. 2008; Hampton et al. 2011; Oleksy et al. 2020; Atkins et al. 2021)</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6B1BAB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r w:rsidR="004C433D">
        <w:rPr>
          <w:rFonts w:ascii="Times New Roman" w:eastAsia="Times New Roman" w:hAnsi="Times New Roman" w:cs="Times New Roman"/>
          <w:sz w:val="24"/>
          <w:szCs w:val="24"/>
        </w:rPr>
        <w:t>wastewater pollution</w:t>
      </w:r>
      <w:r w:rsidR="009A6AFC" w:rsidRPr="007418CF">
        <w:rPr>
          <w:rFonts w:ascii="Times New Roman" w:eastAsia="Times New Roman" w:hAnsi="Times New Roman" w:cs="Times New Roman"/>
          <w:sz w:val="24"/>
          <w:szCs w:val="24"/>
        </w:rPr>
        <w:t xml:space="preserve">, such as </w:t>
      </w:r>
      <w:bookmarkStart w:id="0"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0"/>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and </w:t>
      </w:r>
      <w:r w:rsidR="00B578FF">
        <w:rPr>
          <w:rFonts w:ascii="Times New Roman" w:eastAsia="Times New Roman" w:hAnsi="Times New Roman" w:cs="Times New Roman"/>
          <w:sz w:val="24"/>
          <w:szCs w:val="24"/>
        </w:rPr>
        <w:t xml:space="preserve">generally </w:t>
      </w:r>
      <w:r w:rsidR="008B27AB">
        <w:rPr>
          <w:rFonts w:ascii="Times New Roman" w:eastAsia="Times New Roman" w:hAnsi="Times New Roman" w:cs="Times New Roman"/>
          <w:sz w:val="24"/>
          <w:szCs w:val="24"/>
        </w:rPr>
        <w:t xml:space="preserve">are not </w:t>
      </w:r>
      <w:r w:rsidR="008B27AB">
        <w:rPr>
          <w:rFonts w:ascii="Times New Roman" w:eastAsia="Times New Roman" w:hAnsi="Times New Roman" w:cs="Times New Roman"/>
          <w:sz w:val="24"/>
          <w:szCs w:val="24"/>
        </w:rPr>
        <w:lastRenderedPageBreak/>
        <w:t xml:space="preserve">actively removed from the water column by biota, although certain algal </w:t>
      </w:r>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B578FF">
        <w:rPr>
          <w:rFonts w:ascii="Times New Roman" w:eastAsia="Times New Roman" w:hAnsi="Times New Roman" w:cs="Times New Roman"/>
          <w:sz w:val="24"/>
          <w:szCs w:val="24"/>
        </w:rPr>
        <w:fldChar w:fldCharType="separate"/>
      </w:r>
      <w:r w:rsidR="00B578FF" w:rsidRPr="00104F77">
        <w:rPr>
          <w:rFonts w:ascii="Times New Roman" w:hAnsi="Times New Roman" w:cs="Times New Roman"/>
          <w:sz w:val="24"/>
        </w:rPr>
        <w:t>(Bai and Acharya 2017)</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t xml:space="preserve">and animal </w:t>
      </w:r>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578FF">
        <w:rPr>
          <w:rFonts w:ascii="Times New Roman" w:eastAsia="Times New Roman" w:hAnsi="Times New Roman" w:cs="Times New Roman"/>
          <w:sz w:val="24"/>
          <w:szCs w:val="24"/>
        </w:rPr>
        <w:fldChar w:fldCharType="separate"/>
      </w:r>
      <w:r w:rsidR="00B578FF" w:rsidRPr="00104F77">
        <w:rPr>
          <w:rFonts w:ascii="Times New Roman" w:hAnsi="Times New Roman" w:cs="Times New Roman"/>
          <w:sz w:val="24"/>
        </w:rPr>
        <w:t>(Arnnok et al. 2017; Richmond et al. 2018)</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t>taxa have been shown to accumulate specific PPCPs from a broader mixture of co-contaminants. Because of PPCPs</w:t>
      </w:r>
      <w:r w:rsidR="00855254">
        <w:rPr>
          <w:rFonts w:ascii="Times New Roman" w:eastAsia="Times New Roman" w:hAnsi="Times New Roman" w:cs="Times New Roman"/>
          <w:sz w:val="24"/>
          <w:szCs w:val="24"/>
        </w:rPr>
        <w:t>’</w:t>
      </w:r>
      <w:r w:rsidR="008B27AB">
        <w:rPr>
          <w:rFonts w:ascii="Times New Roman" w:eastAsia="Times New Roman" w:hAnsi="Times New Roman" w:cs="Times New Roman"/>
          <w:sz w:val="24"/>
          <w:szCs w:val="24"/>
        </w:rPr>
        <w:t xml:space="preserve"> tendency to not be actively scoured by biota</w:t>
      </w:r>
      <w:r w:rsidR="00B578FF">
        <w:rPr>
          <w:rFonts w:ascii="Times New Roman" w:eastAsia="Times New Roman" w:hAnsi="Times New Roman" w:cs="Times New Roman"/>
          <w:sz w:val="24"/>
          <w:szCs w:val="24"/>
        </w:rPr>
        <w:t>,</w:t>
      </w:r>
      <w:r w:rsidR="008B27AB">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351C4">
        <w:rPr>
          <w:rFonts w:ascii="Times New Roman" w:eastAsia="Times New Roman" w:hAnsi="Times New Roman" w:cs="Times New Roman"/>
          <w:sz w:val="24"/>
          <w:szCs w:val="24"/>
        </w:rPr>
        <w:t>strong</w:t>
      </w:r>
      <w:r w:rsidR="002351C4"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7ACB149F"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 xml:space="preserve">(Rosenberger et al. 2008; Hampton et </w:t>
      </w:r>
      <w:r w:rsidR="0086405A" w:rsidRPr="00ED1B0D">
        <w:rPr>
          <w:rFonts w:ascii="Times New Roman" w:hAnsi="Times New Roman" w:cs="Times New Roman"/>
          <w:sz w:val="24"/>
          <w:szCs w:val="24"/>
        </w:rPr>
        <w:lastRenderedPageBreak/>
        <w:t>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104F77">
        <w:rPr>
          <w:rFonts w:ascii="Times New Roman" w:hAnsi="Times New Roman" w:cs="Times New Roman"/>
          <w:sz w:val="24"/>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597D9D3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w:t>
      </w:r>
      <w:r w:rsidR="00E90DA0">
        <w:rPr>
          <w:rFonts w:ascii="Times New Roman" w:eastAsia="Times New Roman" w:hAnsi="Times New Roman" w:cs="Times New Roman"/>
          <w:sz w:val="24"/>
          <w:szCs w:val="24"/>
        </w:rPr>
        <w:t>-associated nutrient</w:t>
      </w:r>
      <w:r w:rsidRPr="007418CF">
        <w:rPr>
          <w:rFonts w:ascii="Times New Roman" w:eastAsia="Times New Roman" w:hAnsi="Times New Roman" w:cs="Times New Roman"/>
          <w:sz w:val="24"/>
          <w:szCs w:val="24"/>
        </w:rPr>
        <w:t xml:space="preserv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 xml:space="preserve">(Kozhova and Izmest’eva </w:t>
      </w:r>
      <w:r w:rsidR="00B417BC" w:rsidRPr="007418CF">
        <w:rPr>
          <w:rFonts w:ascii="Times New Roman" w:hAnsi="Times New Roman" w:cs="Times New Roman"/>
          <w:sz w:val="24"/>
          <w:szCs w:val="24"/>
        </w:rPr>
        <w:lastRenderedPageBreak/>
        <w:t>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evaluate how </w:t>
      </w:r>
      <w:r w:rsidR="007457FE">
        <w:rPr>
          <w:rFonts w:ascii="Times New Roman" w:eastAsia="Times New Roman" w:hAnsi="Times New Roman" w:cs="Times New Roman"/>
          <w:sz w:val="24"/>
          <w:szCs w:val="24"/>
        </w:rPr>
        <w:t>trophic relationships among littoral benthic community 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6E2F2B45"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w:t>
      </w:r>
      <w:r w:rsidR="009124F4">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7FA9A7D7"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r w:rsidR="00F86DA3">
        <w:rPr>
          <w:rFonts w:ascii="Times New Roman" w:eastAsia="Times New Roman" w:hAnsi="Times New Roman" w:cs="Times New Roman"/>
          <w:sz w:val="24"/>
          <w:szCs w:val="24"/>
        </w:rPr>
        <w:t xml:space="preserve">As previous investigations of nearshore algal communities observed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filamentous 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 xml:space="preserve">he timing of our sampling was intended to coi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w:t>
      </w:r>
      <w:r w:rsidR="007B25E4">
        <w:rPr>
          <w:rFonts w:ascii="Times New Roman" w:eastAsia="Times New Roman" w:hAnsi="Times New Roman" w:cs="Times New Roman"/>
          <w:sz w:val="24"/>
          <w:szCs w:val="24"/>
        </w:rPr>
        <w:lastRenderedPageBreak/>
        <w:t xml:space="preserve">succession, such that gradients of human disturbance and 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r w:rsidR="00B806EB">
        <w:rPr>
          <w:rFonts w:ascii="Times New Roman" w:eastAsia="Times New Roman" w:hAnsi="Times New Roman" w:cs="Times New Roman"/>
          <w:sz w:val="24"/>
          <w:szCs w:val="24"/>
        </w:rPr>
        <w:t>, which allowed us to collect samples without the need for SCUBA but precluded us from sampling deeper littoral environments</w:t>
      </w:r>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r w:rsidR="00AA5BB3">
        <w:rPr>
          <w:rFonts w:ascii="Times New Roman" w:eastAsia="Times New Roman" w:hAnsi="Times New Roman" w:cs="Times New Roman"/>
          <w:sz w:val="24"/>
          <w:szCs w:val="24"/>
        </w:rPr>
        <w:t xml:space="preserve"> Visual inspection of substrate photographs suggested that substrate </w:t>
      </w:r>
      <w:r w:rsidR="000C2BD6">
        <w:rPr>
          <w:rFonts w:ascii="Times New Roman" w:eastAsia="Times New Roman" w:hAnsi="Times New Roman" w:cs="Times New Roman"/>
          <w:sz w:val="24"/>
          <w:szCs w:val="24"/>
        </w:rPr>
        <w:t xml:space="preserve">was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3DA548D7"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xml:space="preserve">, </w:t>
      </w:r>
      <w:r w:rsidR="006563E3" w:rsidRPr="007418CF">
        <w:rPr>
          <w:rFonts w:ascii="Times New Roman" w:eastAsia="Times New Roman" w:hAnsi="Times New Roman" w:cs="Times New Roman"/>
          <w:sz w:val="24"/>
          <w:szCs w:val="24"/>
        </w:rPr>
        <w:lastRenderedPageBreak/>
        <w:t>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t>
      </w:r>
      <w:r w:rsidRPr="007418CF">
        <w:rPr>
          <w:rFonts w:ascii="Times New Roman" w:eastAsia="Times New Roman" w:hAnsi="Times New Roman" w:cs="Times New Roman"/>
          <w:sz w:val="24"/>
          <w:szCs w:val="24"/>
        </w:rPr>
        <w:lastRenderedPageBreak/>
        <w:t xml:space="preserve">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1988B358"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w:t>
      </w:r>
      <w:r w:rsidRPr="00E90DA0">
        <w:rPr>
          <w:rFonts w:ascii="Times New Roman" w:eastAsia="Times New Roman" w:hAnsi="Times New Roman" w:cs="Times New Roman"/>
          <w:sz w:val="24"/>
          <w:szCs w:val="24"/>
        </w:rPr>
        <w:t xml:space="preserve">ammonium </w:t>
      </w:r>
      <w:r w:rsidR="005404FF" w:rsidRPr="00E90DA0">
        <w:rPr>
          <w:rFonts w:ascii="Times New Roman" w:eastAsia="Times New Roman" w:hAnsi="Times New Roman" w:cs="Times New Roman"/>
          <w:sz w:val="24"/>
          <w:szCs w:val="24"/>
        </w:rPr>
        <w:fldChar w:fldCharType="begin"/>
      </w:r>
      <w:r w:rsidR="00E90DA0">
        <w:rPr>
          <w:rFonts w:ascii="Times New Roman" w:eastAsia="Times New Roman" w:hAnsi="Times New Roman" w:cs="Times New Roman"/>
          <w:sz w:val="24"/>
          <w:szCs w:val="24"/>
        </w:rPr>
        <w:instrText xml:space="preserve"> ADDIN ZOTERO_ITEM CSL_CITATION {"citationID":"NwRGg8Vb","properties":{"formattedCitation":"(RD:52.24.383-2018 2018, p. 52)","plainCitation":"(RD:52.24.383-2018 2018, p. 52)","dontUpdate":true,"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locator":"52"}],"schema":"https://github.com/citation-style-language/schema/raw/master/csl-citation.json"} </w:instrText>
      </w:r>
      <w:r w:rsidR="005404FF" w:rsidRPr="00E90DA0">
        <w:rPr>
          <w:rFonts w:ascii="Times New Roman" w:eastAsia="Times New Roman" w:hAnsi="Times New Roman" w:cs="Times New Roman"/>
          <w:sz w:val="24"/>
          <w:szCs w:val="24"/>
        </w:rPr>
        <w:fldChar w:fldCharType="separate"/>
      </w:r>
      <w:r w:rsidR="00181540" w:rsidRPr="00E90DA0">
        <w:rPr>
          <w:rFonts w:ascii="Times New Roman" w:hAnsi="Times New Roman" w:cs="Times New Roman"/>
          <w:sz w:val="24"/>
          <w:szCs w:val="24"/>
        </w:rPr>
        <w:t>(RD:52.24.383-2018 2018)</w:t>
      </w:r>
      <w:r w:rsidR="005404FF" w:rsidRPr="00E90DA0">
        <w:rPr>
          <w:rFonts w:ascii="Times New Roman" w:eastAsia="Times New Roman" w:hAnsi="Times New Roman" w:cs="Times New Roman"/>
          <w:sz w:val="24"/>
          <w:szCs w:val="24"/>
        </w:rPr>
        <w:fldChar w:fldCharType="end"/>
      </w:r>
      <w:r w:rsidR="005404FF" w:rsidRPr="00E90DA0">
        <w:rPr>
          <w:rFonts w:ascii="Times New Roman" w:eastAsia="Times New Roman" w:hAnsi="Times New Roman" w:cs="Times New Roman"/>
          <w:sz w:val="24"/>
          <w:szCs w:val="24"/>
        </w:rPr>
        <w:t xml:space="preserve"> </w:t>
      </w:r>
      <w:r w:rsidRPr="00E90DA0">
        <w:rPr>
          <w:rFonts w:ascii="Times New Roman" w:eastAsia="Times New Roman" w:hAnsi="Times New Roman" w:cs="Times New Roman"/>
          <w:sz w:val="24"/>
          <w:szCs w:val="24"/>
        </w:rPr>
        <w:t xml:space="preserve">and nitrate </w:t>
      </w:r>
      <w:r w:rsidR="005404FF" w:rsidRPr="00E90DA0">
        <w:rPr>
          <w:rFonts w:ascii="Times New Roman" w:eastAsia="Times New Roman" w:hAnsi="Times New Roman" w:cs="Times New Roman"/>
          <w:sz w:val="24"/>
          <w:szCs w:val="24"/>
        </w:rPr>
        <w:fldChar w:fldCharType="begin"/>
      </w:r>
      <w:r w:rsidR="002351C4" w:rsidRPr="00E90DA0">
        <w:rPr>
          <w:rFonts w:ascii="Times New Roman" w:eastAsia="Times New Roman" w:hAnsi="Times New Roman" w:cs="Times New Roman"/>
          <w:sz w:val="24"/>
          <w:szCs w:val="24"/>
        </w:rPr>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rsidR="005404FF" w:rsidRPr="00E90DA0">
        <w:rPr>
          <w:rFonts w:ascii="Times New Roman" w:eastAsia="Times New Roman" w:hAnsi="Times New Roman" w:cs="Times New Roman"/>
          <w:sz w:val="24"/>
          <w:szCs w:val="24"/>
        </w:rPr>
        <w:fldChar w:fldCharType="separate"/>
      </w:r>
      <w:r w:rsidR="002351C4" w:rsidRPr="00E90DA0">
        <w:rPr>
          <w:rFonts w:ascii="Times New Roman" w:hAnsi="Times New Roman" w:cs="Times New Roman"/>
          <w:sz w:val="24"/>
          <w:szCs w:val="24"/>
        </w:rPr>
        <w:t>(RD:52.24.380-2017 2018)</w:t>
      </w:r>
      <w:r w:rsidR="005404FF" w:rsidRPr="00E90DA0">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GOST:18309-2014 2016)</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90DA0">
        <w:rPr>
          <w:rFonts w:ascii="Times New Roman" w:eastAsia="Times New Roman" w:hAnsi="Times New Roman" w:cs="Times New Roman"/>
          <w:sz w:val="24"/>
          <w:szCs w:val="24"/>
        </w:rPr>
        <w:t xml:space="preserve">Further detail on water nutrient sampling methods and handling procedures are provided in </w:t>
      </w:r>
      <w:r w:rsidR="00E90DA0">
        <w:rPr>
          <w:rFonts w:ascii="Times New Roman" w:eastAsia="Times New Roman" w:hAnsi="Times New Roman" w:cs="Times New Roman"/>
          <w:sz w:val="24"/>
          <w:szCs w:val="24"/>
        </w:rPr>
        <w:fldChar w:fldCharType="begin"/>
      </w:r>
      <w:r w:rsidR="00E90DA0">
        <w:rPr>
          <w:rFonts w:ascii="Times New Roman" w:eastAsia="Times New Roman" w:hAnsi="Times New Roman" w:cs="Times New Roman"/>
          <w:sz w:val="24"/>
          <w:szCs w:val="24"/>
        </w:rPr>
        <w:instrText xml:space="preserve"> ADDIN ZOTERO_ITEM CSL_CITATION {"citationID":"2dSnI2Jz","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instrText>
      </w:r>
      <w:r w:rsidR="00E90DA0">
        <w:rPr>
          <w:rFonts w:ascii="Times New Roman" w:eastAsia="Times New Roman" w:hAnsi="Times New Roman" w:cs="Times New Roman"/>
          <w:sz w:val="24"/>
          <w:szCs w:val="24"/>
        </w:rPr>
        <w:fldChar w:fldCharType="separate"/>
      </w:r>
      <w:r w:rsidR="00E90DA0" w:rsidRPr="00E90DA0">
        <w:rPr>
          <w:rFonts w:ascii="Times New Roman" w:hAnsi="Times New Roman" w:cs="Times New Roman"/>
          <w:sz w:val="24"/>
        </w:rPr>
        <w:t xml:space="preserve">Meyer et al. </w:t>
      </w:r>
      <w:r w:rsidR="00E90DA0">
        <w:rPr>
          <w:rFonts w:ascii="Times New Roman" w:hAnsi="Times New Roman" w:cs="Times New Roman"/>
          <w:sz w:val="24"/>
        </w:rPr>
        <w:t>(</w:t>
      </w:r>
      <w:r w:rsidR="00E90DA0" w:rsidRPr="00E90DA0">
        <w:rPr>
          <w:rFonts w:ascii="Times New Roman" w:hAnsi="Times New Roman" w:cs="Times New Roman"/>
          <w:sz w:val="24"/>
        </w:rPr>
        <w:t>Under Revision)</w:t>
      </w:r>
      <w:r w:rsidR="00E90DA0">
        <w:rPr>
          <w:rFonts w:ascii="Times New Roman" w:eastAsia="Times New Roman" w:hAnsi="Times New Roman" w:cs="Times New Roman"/>
          <w:sz w:val="24"/>
          <w:szCs w:val="24"/>
        </w:rPr>
        <w:fldChar w:fldCharType="end"/>
      </w:r>
      <w:r w:rsidR="00E90DA0">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33512462" w14:textId="77777777" w:rsidR="00C561A5" w:rsidRDefault="00C561A5" w:rsidP="00C561A5">
      <w:pPr>
        <w:spacing w:line="480" w:lineRule="auto"/>
        <w:rPr>
          <w:rFonts w:ascii="Times New Roman" w:hAnsi="Times New Roman" w:cs="Times New Roman"/>
          <w:sz w:val="24"/>
          <w:szCs w:val="24"/>
        </w:rPr>
      </w:pPr>
      <w:r w:rsidRPr="00C561A5">
        <w:rPr>
          <w:rFonts w:ascii="Times New Roman" w:hAnsi="Times New Roman" w:cs="Times New Roman"/>
          <w:sz w:val="24"/>
          <w:szCs w:val="24"/>
        </w:rPr>
        <w:t xml:space="preserve">Chlorophyll samples were processed 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Nitrocellulose filters were ground in 10 mL of 90% HPLC-grade acetone, in which chlorophyll extraction was allowed to proceed overnight. Chlorophyll extract was then </w:t>
      </w:r>
      <w:r w:rsidRPr="00C561A5">
        <w:rPr>
          <w:rFonts w:ascii="Times New Roman" w:hAnsi="Times New Roman" w:cs="Times New Roman"/>
          <w:color w:val="201F1E"/>
          <w:sz w:val="24"/>
          <w:szCs w:val="24"/>
          <w:shd w:val="clear" w:color="auto" w:fill="FFFFFF"/>
        </w:rPr>
        <w:t xml:space="preserve">analyzed using a Turner Designs 10-AU fluorometer (Turner Design, Sunnyvale, CA) using an excitation </w:t>
      </w:r>
      <w:r w:rsidRPr="00C561A5">
        <w:rPr>
          <w:rFonts w:ascii="Times New Roman" w:hAnsi="Times New Roman" w:cs="Times New Roman"/>
          <w:color w:val="201F1E"/>
          <w:sz w:val="24"/>
          <w:szCs w:val="24"/>
          <w:shd w:val="clear" w:color="auto" w:fill="FFFFFF"/>
        </w:rPr>
        <w:lastRenderedPageBreak/>
        <w:t>wavelength of 436 nm and emission of 680 nm</w:t>
      </w:r>
      <w:r w:rsidRPr="00C561A5">
        <w:rPr>
          <w:rFonts w:ascii="Times New Roman" w:hAnsi="Times New Roman" w:cs="Times New Roman"/>
          <w:sz w:val="24"/>
          <w:szCs w:val="24"/>
        </w:rPr>
        <w:t xml:space="preserve">. 10-AU Secondary Solid Standard (P/N 10-AU-904) was used to calibrate fluorometer prior to samples being processed. Blank samples registered a raw fluorescence of approximately 0.1 FL units. Concentrations were calculated using formula 2 </w:t>
      </w:r>
    </w:p>
    <w:p w14:paraId="774A1A2A" w14:textId="77777777" w:rsidR="00C561A5" w:rsidRDefault="00855254" w:rsidP="00C561A5">
      <w:pPr>
        <w:spacing w:line="480" w:lineRule="auto"/>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Chlorophyll concentration = </m:t>
        </m:r>
        <m:d>
          <m:dPr>
            <m:ctrlPr>
              <w:rPr>
                <w:rFonts w:ascii="Cambria Math" w:hAnsi="Cambria Math" w:cs="Times New Roman"/>
                <w:i/>
                <w:sz w:val="24"/>
                <w:szCs w:val="24"/>
              </w:rPr>
            </m:ctrlPr>
          </m:dPr>
          <m:e>
            <m:r>
              <w:rPr>
                <w:rFonts w:ascii="Cambria Math" w:hAnsi="Cambria Math" w:cs="Times New Roman"/>
                <w:sz w:val="24"/>
                <w:szCs w:val="24"/>
              </w:rPr>
              <m:t xml:space="preserve">extract reading-blank reading </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L of extract</m:t>
            </m:r>
          </m:num>
          <m:den>
            <m:r>
              <w:rPr>
                <w:rFonts w:ascii="Cambria Math" w:hAnsi="Cambria Math" w:cs="Times New Roman"/>
                <w:sz w:val="24"/>
                <w:szCs w:val="24"/>
              </w:rPr>
              <m:t>mL of filtered sample</m:t>
            </m:r>
          </m:den>
        </m:f>
      </m:oMath>
      <w:r w:rsidR="00C561A5" w:rsidRPr="00C561A5">
        <w:rPr>
          <w:rFonts w:ascii="Times New Roman" w:hAnsi="Times New Roman" w:cs="Times New Roman"/>
          <w:sz w:val="24"/>
          <w:szCs w:val="24"/>
        </w:rPr>
        <w:t xml:space="preserve">. </w:t>
      </w:r>
    </w:p>
    <w:p w14:paraId="6A7A0D63" w14:textId="46D51316" w:rsidR="00C561A5" w:rsidRPr="00C561A5" w:rsidRDefault="00C561A5" w:rsidP="00C561A5">
      <w:pPr>
        <w:spacing w:line="480" w:lineRule="auto"/>
        <w:rPr>
          <w:rFonts w:ascii="Times New Roman" w:hAnsi="Times New Roman" w:cs="Times New Roman"/>
          <w:sz w:val="24"/>
          <w:szCs w:val="24"/>
        </w:rPr>
      </w:pPr>
      <w:r w:rsidRPr="00C561A5">
        <w:rPr>
          <w:rFonts w:ascii="Times New Roman" w:hAnsi="Times New Roman" w:cs="Times New Roman"/>
          <w:sz w:val="24"/>
          <w:szCs w:val="24"/>
        </w:rPr>
        <w:t>Detection limits are estimated to be approximately 0.02 mg/L. Concentrations are reported as mg/L.</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lastRenderedPageBreak/>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w:t>
      </w:r>
      <w:r w:rsidRPr="007418CF">
        <w:rPr>
          <w:rFonts w:ascii="Times New Roman" w:eastAsia="Times New Roman" w:hAnsi="Times New Roman" w:cs="Times New Roman"/>
          <w:sz w:val="24"/>
          <w:szCs w:val="24"/>
        </w:rPr>
        <w:lastRenderedPageBreak/>
        <w:t xml:space="preserve">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0C6B7EF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r w:rsidR="00273383">
        <w:rPr>
          <w:rFonts w:ascii="Times New Roman" w:eastAsia="Times New Roman" w:hAnsi="Times New Roman" w:cs="Times New Roman"/>
          <w:sz w:val="24"/>
          <w:szCs w:val="24"/>
        </w:rPr>
        <w:t xml:space="preserve">benthic </w:t>
      </w:r>
      <w:r w:rsidRPr="007418CF">
        <w:rPr>
          <w:rFonts w:ascii="Times New Roman" w:eastAsia="Times New Roman" w:hAnsi="Times New Roman" w:cs="Times New Roman"/>
          <w:sz w:val="24"/>
          <w:szCs w:val="24"/>
        </w:rPr>
        <w:t>macroinvertebrates</w:t>
      </w:r>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r w:rsidRPr="007418CF">
        <w:rPr>
          <w:rFonts w:ascii="Times New Roman" w:eastAsia="Times New Roman" w:hAnsi="Times New Roman" w:cs="Times New Roman"/>
          <w:sz w:val="24"/>
          <w:szCs w:val="24"/>
        </w:rPr>
        <w:t xml:space="preserve"> were collected for 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r w:rsidR="003A30EA">
        <w:rPr>
          <w:rFonts w:ascii="Times New Roman" w:eastAsia="Times New Roman" w:hAnsi="Times New Roman" w:cs="Times New Roman"/>
          <w:sz w:val="24"/>
          <w:szCs w:val="24"/>
        </w:rPr>
        <w:t xml:space="preserve"> </w:t>
      </w:r>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 xml:space="preserve">ells, filaments, and colonies were </w:t>
      </w:r>
      <w:r w:rsidRPr="007418CF">
        <w:rPr>
          <w:rFonts w:ascii="Times New Roman" w:eastAsia="Times New Roman" w:hAnsi="Times New Roman" w:cs="Times New Roman"/>
          <w:sz w:val="24"/>
          <w:szCs w:val="24"/>
        </w:rPr>
        <w:lastRenderedPageBreak/>
        <w:t>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6BB6E8F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r w:rsidR="00312AA7">
        <w:rPr>
          <w:rFonts w:ascii="Times New Roman" w:eastAsia="Times New Roman" w:hAnsi="Times New Roman" w:cs="Times New Roman"/>
          <w:sz w:val="24"/>
          <w:szCs w:val="24"/>
        </w:rPr>
        <w:t xml:space="preserve">Organisms collected by hand included amphipod species that were observed from the community composition </w:t>
      </w:r>
      <w:r w:rsidR="000F6F93">
        <w:rPr>
          <w:rFonts w:ascii="Times New Roman" w:eastAsia="Times New Roman" w:hAnsi="Times New Roman" w:cs="Times New Roman"/>
          <w:sz w:val="24"/>
          <w:szCs w:val="24"/>
        </w:rPr>
        <w:t xml:space="preserve">D-net </w:t>
      </w:r>
      <w:r w:rsidR="00312AA7">
        <w:rPr>
          <w:rFonts w:ascii="Times New Roman" w:eastAsia="Times New Roman" w:hAnsi="Times New Roman" w:cs="Times New Roman"/>
          <w:sz w:val="24"/>
          <w:szCs w:val="24"/>
        </w:rPr>
        <w:t xml:space="preserve">collections but not </w:t>
      </w:r>
      <w:r w:rsidR="000F6F93">
        <w:rPr>
          <w:rFonts w:ascii="Times New Roman" w:eastAsia="Times New Roman" w:hAnsi="Times New Roman" w:cs="Times New Roman"/>
          <w:sz w:val="24"/>
          <w:szCs w:val="24"/>
        </w:rPr>
        <w:t>readily</w:t>
      </w:r>
      <w:r w:rsidR="00312AA7">
        <w:rPr>
          <w:rFonts w:ascii="Times New Roman" w:eastAsia="Times New Roman" w:hAnsi="Times New Roman" w:cs="Times New Roman"/>
          <w:sz w:val="24"/>
          <w:szCs w:val="24"/>
        </w:rPr>
        <w:t xml:space="preserve"> observed in the stable isotope and fatty acids </w:t>
      </w:r>
      <w:r w:rsidR="000F6F93">
        <w:rPr>
          <w:rFonts w:ascii="Times New Roman" w:eastAsia="Times New Roman" w:hAnsi="Times New Roman" w:cs="Times New Roman"/>
          <w:sz w:val="24"/>
          <w:szCs w:val="24"/>
        </w:rPr>
        <w:t xml:space="preserve">D-net </w:t>
      </w:r>
      <w:r w:rsidR="00312AA7">
        <w:rPr>
          <w:rFonts w:ascii="Times New Roman" w:eastAsia="Times New Roman" w:hAnsi="Times New Roman" w:cs="Times New Roman"/>
          <w:sz w:val="24"/>
          <w:szCs w:val="24"/>
        </w:rPr>
        <w:t xml:space="preserve">collections. </w:t>
      </w:r>
      <w:r w:rsidRPr="007418CF">
        <w:rPr>
          <w:rFonts w:ascii="Times New Roman" w:eastAsia="Times New Roman" w:hAnsi="Times New Roman" w:cs="Times New Roman"/>
          <w:sz w:val="24"/>
          <w:szCs w:val="24"/>
        </w:rPr>
        <w:t xml:space="preserve">Collected organisms were </w:t>
      </w:r>
      <w:r w:rsidRPr="007418CF">
        <w:rPr>
          <w:rFonts w:ascii="Times New Roman" w:eastAsia="Times New Roman" w:hAnsi="Times New Roman" w:cs="Times New Roman"/>
          <w:sz w:val="24"/>
          <w:szCs w:val="24"/>
        </w:rPr>
        <w:lastRenderedPageBreak/>
        <w:t xml:space="preserve">live-sorted, identified to species, and </w:t>
      </w:r>
      <w:r w:rsidR="003A30EA">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S</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70185AA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veniles were identified to genus.</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Leeches were enumerated at the subclass level, but were likely all from the family </w:t>
      </w:r>
      <w:proofErr w:type="spellStart"/>
      <w:r w:rsidR="007B25E4">
        <w:rPr>
          <w:rFonts w:ascii="Times New Roman" w:eastAsia="Times New Roman" w:hAnsi="Times New Roman" w:cs="Times New Roman"/>
          <w:sz w:val="24"/>
          <w:szCs w:val="24"/>
        </w:rPr>
        <w:t>Glossiphoniidae</w:t>
      </w:r>
      <w:proofErr w:type="spellEnd"/>
      <w:r w:rsidR="007B25E4">
        <w:rPr>
          <w:rFonts w:ascii="Times New Roman" w:eastAsia="Times New Roman" w:hAnsi="Times New Roman" w:cs="Times New Roman"/>
          <w:sz w:val="24"/>
          <w:szCs w:val="24"/>
        </w:rPr>
        <w:t xml:space="preserve"> based on size, depth of sampling locations, and invertebrate communities sampled</w:t>
      </w:r>
      <w:r w:rsidR="00695885">
        <w:rPr>
          <w:rFonts w:ascii="Times New Roman" w:eastAsia="Times New Roman" w:hAnsi="Times New Roman" w:cs="Times New Roman"/>
          <w:sz w:val="24"/>
          <w:szCs w:val="24"/>
        </w:rPr>
        <w:t xml:space="preserve"> </w:t>
      </w:r>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r w:rsidR="00695885">
        <w:rPr>
          <w:rFonts w:ascii="Times New Roman" w:eastAsia="Times New Roman" w:hAnsi="Times New Roman" w:cs="Times New Roman"/>
          <w:sz w:val="24"/>
          <w:szCs w:val="24"/>
        </w:rPr>
        <w:fldChar w:fldCharType="separate"/>
      </w:r>
      <w:r w:rsidR="00102EE6" w:rsidRPr="00104F77">
        <w:rPr>
          <w:rFonts w:ascii="Times New Roman" w:hAnsi="Times New Roman" w:cs="Times New Roman"/>
          <w:sz w:val="24"/>
        </w:rPr>
        <w:t>(Kaygorodova 2012)</w:t>
      </w:r>
      <w:r w:rsidR="00695885">
        <w:rPr>
          <w:rFonts w:ascii="Times New Roman" w:eastAsia="Times New Roman" w:hAnsi="Times New Roman" w:cs="Times New Roman"/>
          <w:sz w:val="24"/>
          <w:szCs w:val="24"/>
        </w:rPr>
        <w:fldChar w:fldCharType="end"/>
      </w:r>
      <w:r w:rsidR="007B25E4">
        <w:rPr>
          <w:rFonts w:ascii="Times New Roman" w:eastAsia="Times New Roman" w:hAnsi="Times New Roman" w:cs="Times New Roman"/>
          <w:sz w:val="24"/>
          <w:szCs w:val="24"/>
        </w:rPr>
        <w:t xml:space="preserve">. </w:t>
      </w:r>
      <w:r w:rsidR="00E90DA0">
        <w:rPr>
          <w:rFonts w:ascii="Times New Roman" w:eastAsia="Times New Roman" w:hAnsi="Times New Roman" w:cs="Times New Roman"/>
          <w:sz w:val="24"/>
          <w:szCs w:val="24"/>
        </w:rPr>
        <w:t>C</w:t>
      </w:r>
      <w:r w:rsidR="007B25E4">
        <w:rPr>
          <w:rFonts w:ascii="Times New Roman" w:eastAsia="Times New Roman" w:hAnsi="Times New Roman" w:cs="Times New Roman"/>
          <w:sz w:val="24"/>
          <w:szCs w:val="24"/>
        </w:rPr>
        <w:t>addisflies were enumerated at the order level, although Baikal does contain over 14 species of caddisfly</w:t>
      </w:r>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r w:rsidR="00102EE6">
        <w:rPr>
          <w:rFonts w:ascii="Times New Roman" w:eastAsia="Times New Roman" w:hAnsi="Times New Roman" w:cs="Times New Roman"/>
          <w:sz w:val="24"/>
          <w:szCs w:val="24"/>
        </w:rPr>
        <w:fldChar w:fldCharType="separate"/>
      </w:r>
      <w:r w:rsidR="00102EE6" w:rsidRPr="00104F77">
        <w:rPr>
          <w:rFonts w:ascii="Times New Roman" w:hAnsi="Times New Roman" w:cs="Times New Roman"/>
          <w:sz w:val="24"/>
        </w:rPr>
        <w:t>(Valuyskiy et al. 2020)</w:t>
      </w:r>
      <w:r w:rsidR="00102EE6">
        <w:rPr>
          <w:rFonts w:ascii="Times New Roman" w:eastAsia="Times New Roman" w:hAnsi="Times New Roman" w:cs="Times New Roman"/>
          <w:sz w:val="24"/>
          <w:szCs w:val="24"/>
        </w:rPr>
        <w:fldChar w:fldCharType="end"/>
      </w:r>
      <w:r w:rsidR="007B25E4">
        <w:rPr>
          <w:rFonts w:ascii="Times New Roman" w:eastAsia="Times New Roman" w:hAnsi="Times New Roman" w:cs="Times New Roman"/>
          <w:sz w:val="24"/>
          <w:szCs w:val="24"/>
        </w:rPr>
        <w:t xml:space="preserve">. </w:t>
      </w:r>
      <w:r w:rsidR="0007568B">
        <w:rPr>
          <w:rFonts w:ascii="Times New Roman" w:eastAsia="Times New Roman" w:hAnsi="Times New Roman" w:cs="Times New Roman"/>
          <w:sz w:val="24"/>
          <w:szCs w:val="24"/>
        </w:rPr>
        <w:t xml:space="preserve">Flatworms were enumerated at the phylum level. </w:t>
      </w:r>
      <w:r w:rsidR="00102EE6">
        <w:rPr>
          <w:rFonts w:ascii="Times New Roman" w:eastAsia="Times New Roman" w:hAnsi="Times New Roman" w:cs="Times New Roman"/>
          <w:sz w:val="24"/>
          <w:szCs w:val="24"/>
        </w:rPr>
        <w:t xml:space="preserve">All isopods enumerated were from the family </w:t>
      </w:r>
      <w:proofErr w:type="spellStart"/>
      <w:r w:rsidR="00102EE6">
        <w:rPr>
          <w:rFonts w:ascii="Times New Roman" w:eastAsia="Times New Roman" w:hAnsi="Times New Roman" w:cs="Times New Roman"/>
          <w:sz w:val="24"/>
          <w:szCs w:val="24"/>
        </w:rPr>
        <w:t>Asellidae</w:t>
      </w:r>
      <w:proofErr w:type="spellEnd"/>
      <w:r w:rsidR="00102EE6">
        <w:rPr>
          <w:rFonts w:ascii="Times New Roman" w:eastAsia="Times New Roman" w:hAnsi="Times New Roman" w:cs="Times New Roman"/>
          <w:sz w:val="24"/>
          <w:szCs w:val="24"/>
        </w:rPr>
        <w:t xml:space="preserve">. </w:t>
      </w:r>
      <w:r w:rsidR="00BB6D67">
        <w:rPr>
          <w:rFonts w:ascii="Times New Roman" w:eastAsia="Times New Roman" w:hAnsi="Times New Roman" w:cs="Times New Roman"/>
          <w:sz w:val="24"/>
          <w:szCs w:val="24"/>
        </w:rPr>
        <w:t>Aside from having limited time available to spend with Baikal taxonomists during our field campaign, o</w:t>
      </w:r>
      <w:r w:rsidR="0007568B">
        <w:rPr>
          <w:rFonts w:ascii="Times New Roman" w:eastAsia="Times New Roman" w:hAnsi="Times New Roman" w:cs="Times New Roman"/>
          <w:sz w:val="24"/>
          <w:szCs w:val="24"/>
        </w:rPr>
        <w:t xml:space="preserve">ur choice of taxonomic resolution ultimately was a result of relative abundance for each taxonomic group, where amphipods were </w:t>
      </w:r>
      <w:r w:rsidR="007C0F2B">
        <w:rPr>
          <w:rFonts w:ascii="Times New Roman" w:eastAsia="Times New Roman" w:hAnsi="Times New Roman" w:cs="Times New Roman"/>
          <w:sz w:val="24"/>
          <w:szCs w:val="24"/>
        </w:rPr>
        <w:t xml:space="preserve">the </w:t>
      </w:r>
      <w:r w:rsidR="0007568B">
        <w:rPr>
          <w:rFonts w:ascii="Times New Roman" w:eastAsia="Times New Roman" w:hAnsi="Times New Roman" w:cs="Times New Roman"/>
          <w:sz w:val="24"/>
          <w:szCs w:val="24"/>
        </w:rPr>
        <w:t>most abundant taxa and flatworms were among the least abundant taxa across all sites (Figure S</w:t>
      </w:r>
      <w:r w:rsidR="00EB4616">
        <w:rPr>
          <w:rFonts w:ascii="Times New Roman" w:eastAsia="Times New Roman" w:hAnsi="Times New Roman" w:cs="Times New Roman"/>
          <w:sz w:val="24"/>
          <w:szCs w:val="24"/>
        </w:rPr>
        <w:t>1</w:t>
      </w:r>
      <w:r w:rsidR="0007568B">
        <w:rPr>
          <w:rFonts w:ascii="Times New Roman" w:eastAsia="Times New Roman" w:hAnsi="Times New Roman" w:cs="Times New Roman"/>
          <w:sz w:val="24"/>
          <w:szCs w:val="24"/>
        </w:rPr>
        <w:t xml:space="preserve">). </w:t>
      </w:r>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5F63AA63"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lastRenderedPageBreak/>
        <w:t>Due to some samples warming in transit, we only processed samples that were completely frozen upon arrival to the United States. Given the potential for fatty acids to 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r w:rsidR="00E56EB2">
        <w:rPr>
          <w:rFonts w:ascii="Times New Roman" w:eastAsia="Times New Roman" w:hAnsi="Times New Roman" w:cs="Times New Roman"/>
          <w:color w:val="212121"/>
          <w:sz w:val="24"/>
          <w:szCs w:val="24"/>
          <w:highlight w:val="white"/>
        </w:rPr>
        <w:t>, we prioritized both periphyton and macroinvertebrate fatty acid analyses over stable isotope analyses. Th</w:t>
      </w:r>
      <w:r w:rsidR="00EB3DC9">
        <w:rPr>
          <w:rFonts w:ascii="Times New Roman" w:eastAsia="Times New Roman" w:hAnsi="Times New Roman" w:cs="Times New Roman"/>
          <w:color w:val="212121"/>
          <w:sz w:val="24"/>
          <w:szCs w:val="24"/>
          <w:highlight w:val="white"/>
        </w:rPr>
        <w:t>e loss of certain samples resulted in our stable isotope analyses 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7457FE">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7457FE" w:rsidRPr="00E56EB2">
        <w:rPr>
          <w:rFonts w:ascii="Times New Roman" w:hAnsi="Times New Roman" w:cs="Times New Roman"/>
          <w:sz w:val="24"/>
          <w:szCs w:val="24"/>
        </w:rPr>
        <w:t>(Kozhov 1963; Kozhova and Izmest’eva 1998)</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w:t>
      </w:r>
      <w:r w:rsidR="00D8535D" w:rsidRPr="007418CF">
        <w:rPr>
          <w:rFonts w:ascii="Times New Roman" w:eastAsia="Times New Roman" w:hAnsi="Times New Roman" w:cs="Times New Roman"/>
          <w:sz w:val="24"/>
          <w:szCs w:val="24"/>
        </w:rPr>
        <w:lastRenderedPageBreak/>
        <w:t xml:space="preserve">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6409B7E3"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w:t>
      </w:r>
      <w:r w:rsidR="007457FE">
        <w:rPr>
          <w:rFonts w:ascii="Times New Roman" w:eastAsia="Times New Roman" w:hAnsi="Times New Roman" w:cs="Times New Roman"/>
          <w:sz w:val="24"/>
          <w:szCs w:val="24"/>
        </w:rPr>
        <w:t>elution</w:t>
      </w:r>
      <w:r w:rsidR="007457FE"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ferring food web structure</w:t>
      </w:r>
    </w:p>
    <w:p w14:paraId="14B3B9E8" w14:textId="35F87A0B"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compared 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location.</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 xml:space="preserve">Because periphyton stable isotope samples were measured for the aggregate </w:t>
      </w:r>
      <w:proofErr w:type="gramStart"/>
      <w:r w:rsidR="00181540" w:rsidRPr="00634FD3">
        <w:rPr>
          <w:rFonts w:ascii="Times New Roman" w:eastAsia="Times New Roman" w:hAnsi="Times New Roman" w:cs="Times New Roman"/>
          <w:sz w:val="24"/>
          <w:szCs w:val="24"/>
        </w:rPr>
        <w:t>community,  p</w:t>
      </w:r>
      <w:r w:rsidR="00EB5642" w:rsidRPr="00634FD3">
        <w:rPr>
          <w:rFonts w:ascii="Times New Roman" w:eastAsia="Times New Roman" w:hAnsi="Times New Roman" w:cs="Times New Roman"/>
          <w:sz w:val="24"/>
          <w:szCs w:val="24"/>
        </w:rPr>
        <w:t>eriphyton</w:t>
      </w:r>
      <w:proofErr w:type="gramEnd"/>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inferring amphipod diets</w:t>
      </w:r>
      <w:r w:rsidR="00E21797" w:rsidRPr="00634FD3">
        <w:rPr>
          <w:rFonts w:ascii="Times New Roman" w:eastAsia="Times New Roman" w:hAnsi="Times New Roman" w:cs="Times New Roman"/>
          <w:sz w:val="24"/>
          <w:szCs w:val="24"/>
        </w:rPr>
        <w:t xml:space="preserve">. For fatty acids, we constructed 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 </w:t>
      </w:r>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xml:space="preserve">. This modelling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4946CA88"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xml:space="preserve">: These data were c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st abundant along our </w:t>
      </w:r>
      <w:r w:rsidR="00E21797">
        <w:rPr>
          <w:rFonts w:ascii="Times New Roman" w:eastAsia="Times New Roman" w:hAnsi="Times New Roman" w:cs="Times New Roman"/>
          <w:sz w:val="24"/>
          <w:szCs w:val="24"/>
        </w:rPr>
        <w:t xml:space="preserve">disturbance gradient, we focused this analysis on </w:t>
      </w:r>
      <w:r w:rsidR="00375798">
        <w:rPr>
          <w:rFonts w:ascii="Times New Roman" w:eastAsia="Times New Roman" w:hAnsi="Times New Roman" w:cs="Times New Roman"/>
          <w:sz w:val="24"/>
          <w:szCs w:val="24"/>
        </w:rPr>
        <w:t>those</w:t>
      </w:r>
      <w:r w:rsidR="00E21797">
        <w:rPr>
          <w:rFonts w:ascii="Times New Roman" w:eastAsia="Times New Roman" w:hAnsi="Times New Roman" w:cs="Times New Roman"/>
          <w:sz w:val="24"/>
          <w:szCs w:val="24"/>
        </w:rPr>
        <w:t xml:space="preserve"> species’ fatty acid profiles.</w:t>
      </w:r>
    </w:p>
    <w:p w14:paraId="0CA9A4C1" w14:textId="5F908F1A"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taxon-specific fatty acid profiles 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r w:rsidR="00D4741C">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from our collected samples,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large cell sizes</w:t>
      </w:r>
      <w:r w:rsidR="00B767CC">
        <w:rPr>
          <w:rFonts w:ascii="Times New Roman" w:eastAsia="Times New Roman" w:hAnsi="Times New Roman" w:cs="Times New Roman"/>
          <w:sz w:val="24"/>
          <w:szCs w:val="24"/>
        </w:rPr>
        <w:t xml:space="preserve"> allowed us to isolate cells individually</w:t>
      </w:r>
      <w:r>
        <w:rPr>
          <w:rFonts w:ascii="Times New Roman" w:eastAsia="Times New Roman" w:hAnsi="Times New Roman" w:cs="Times New Roman"/>
          <w:sz w:val="24"/>
          <w:szCs w:val="24"/>
        </w:rPr>
        <w:t>.</w:t>
      </w:r>
      <w:r w:rsidR="00B767CC">
        <w:rPr>
          <w:rFonts w:ascii="Times New Roman" w:eastAsia="Times New Roman" w:hAnsi="Times New Roman" w:cs="Times New Roman"/>
          <w:sz w:val="24"/>
          <w:szCs w:val="24"/>
        </w:rPr>
        <w:t xml:space="preserve"> 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amphipods likely did not consume filamentous algal taxa, such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 yet, we included filamentous fatty acids into our model as potential resources in the event amphipods </w:t>
      </w:r>
      <w:r w:rsidR="000F6F93">
        <w:rPr>
          <w:rFonts w:ascii="Times New Roman" w:eastAsia="Times New Roman" w:hAnsi="Times New Roman" w:cs="Times New Roman"/>
          <w:sz w:val="24"/>
          <w:szCs w:val="24"/>
        </w:rPr>
        <w:t>were</w:t>
      </w:r>
      <w:r w:rsidR="00B767CC">
        <w:rPr>
          <w:rFonts w:ascii="Times New Roman" w:eastAsia="Times New Roman" w:hAnsi="Times New Roman" w:cs="Times New Roman"/>
          <w:sz w:val="24"/>
          <w:szCs w:val="24"/>
        </w:rPr>
        <w:t xml:space="preserve"> </w:t>
      </w:r>
      <w:proofErr w:type="spellStart"/>
      <w:r w:rsidR="00B767CC">
        <w:rPr>
          <w:rFonts w:ascii="Times New Roman" w:eastAsia="Times New Roman" w:hAnsi="Times New Roman" w:cs="Times New Roman"/>
          <w:sz w:val="24"/>
          <w:szCs w:val="24"/>
        </w:rPr>
        <w:t>detritivorous</w:t>
      </w:r>
      <w:proofErr w:type="spellEnd"/>
      <w:r w:rsidR="00B767CC">
        <w:rPr>
          <w:rFonts w:ascii="Times New Roman" w:eastAsia="Times New Roman" w:hAnsi="Times New Roman" w:cs="Times New Roman"/>
          <w:sz w:val="24"/>
          <w:szCs w:val="24"/>
        </w:rPr>
        <w:t xml:space="preserve"> </w:t>
      </w:r>
      <w:r w:rsidR="000F6F93">
        <w:rPr>
          <w:rFonts w:ascii="Times New Roman" w:eastAsia="Times New Roman" w:hAnsi="Times New Roman" w:cs="Times New Roman"/>
          <w:sz w:val="24"/>
          <w:szCs w:val="24"/>
        </w:rPr>
        <w:t>on</w:t>
      </w:r>
      <w:r w:rsidR="00B767CC">
        <w:rPr>
          <w:rFonts w:ascii="Times New Roman" w:eastAsia="Times New Roman" w:hAnsi="Times New Roman" w:cs="Times New Roman"/>
          <w:sz w:val="24"/>
          <w:szCs w:val="24"/>
        </w:rPr>
        <w:t xml:space="preserve"> decomposing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 Therefore, including filamentous taxa as potential resources enabled us to account for nutrition that could be incorporated into the food web by grazers switching from herbivory to </w:t>
      </w:r>
      <w:proofErr w:type="spellStart"/>
      <w:r w:rsidR="00B767CC">
        <w:rPr>
          <w:rFonts w:ascii="Times New Roman" w:eastAsia="Times New Roman" w:hAnsi="Times New Roman" w:cs="Times New Roman"/>
          <w:sz w:val="24"/>
          <w:szCs w:val="24"/>
        </w:rPr>
        <w:t>detritivory</w:t>
      </w:r>
      <w:proofErr w:type="spellEnd"/>
      <w:r w:rsidR="00B767CC">
        <w:rPr>
          <w:rFonts w:ascii="Times New Roman" w:eastAsia="Times New Roman" w:hAnsi="Times New Roman" w:cs="Times New Roman"/>
          <w:sz w:val="24"/>
          <w:szCs w:val="24"/>
        </w:rPr>
        <w:t xml:space="preserve">. </w:t>
      </w:r>
    </w:p>
    <w:p w14:paraId="720A1E36" w14:textId="46310D4F"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lastRenderedPageBreak/>
        <w:t>Trophic Discrimination Factors (TDFs)</w:t>
      </w:r>
      <w:r>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t xml:space="preserve">To the best of our knowledge, there are no published TDFs for Baikal amphipods’ fatty acids.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used TDFs estimated for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pods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r w:rsidR="00BD35BE">
        <w:rPr>
          <w:rFonts w:ascii="Times New Roman" w:eastAsia="Times New Roman" w:hAnsi="Times New Roman" w:cs="Times New Roman"/>
          <w:sz w:val="24"/>
          <w:szCs w:val="24"/>
        </w:rPr>
        <w:t>, which we</w:t>
      </w:r>
      <w:r w:rsidR="00375798">
        <w:rPr>
          <w:rFonts w:ascii="Times New Roman" w:eastAsia="Times New Roman" w:hAnsi="Times New Roman" w:cs="Times New Roman"/>
          <w:sz w:val="24"/>
          <w:szCs w:val="24"/>
        </w:rPr>
        <w:t>re</w:t>
      </w:r>
      <w:r w:rsidR="00BD35BE">
        <w:rPr>
          <w:rFonts w:ascii="Times New Roman" w:eastAsia="Times New Roman" w:hAnsi="Times New Roman" w:cs="Times New Roman"/>
          <w:sz w:val="24"/>
          <w:szCs w:val="24"/>
        </w:rPr>
        <w:t xml:space="preserve"> fed diets of a single algal resource, as a proxy for Baikal amphipod TDFs. To 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xml:space="preserve">, such t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p>
    <w:p w14:paraId="7475FB52" w14:textId="71910433" w:rsidR="00F66F39" w:rsidRPr="009A2D94" w:rsidRDefault="00F66F39" w:rsidP="009A2D9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r w:rsidR="00DD2779">
        <w:rPr>
          <w:rFonts w:ascii="Times New Roman" w:eastAsia="Times New Roman" w:hAnsi="Times New Roman" w:cs="Times New Roman"/>
          <w:sz w:val="24"/>
          <w:szCs w:val="24"/>
        </w:rPr>
        <w:t>The model building procedure used uninformed prior distributions for each resource, a chain length of 100,000 with 50,000 burn-in,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for this analysis were based on marine taxa, we assessed posterior sensitivity to TDF variation by increasing 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r w:rsidR="00B818BF">
        <w:rPr>
          <w:rFonts w:ascii="Times New Roman" w:eastAsia="Times New Roman" w:hAnsi="Times New Roman" w:cs="Times New Roman"/>
          <w:sz w:val="24"/>
          <w:szCs w:val="24"/>
        </w:rPr>
        <w:t xml:space="preserve">Furthermor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 xml:space="preserve">exceed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methodologies and prescribed error 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r w:rsidR="00B818BF">
        <w:rPr>
          <w:rFonts w:ascii="Times New Roman" w:eastAsia="Times New Roman" w:hAnsi="Times New Roman" w:cs="Times New Roman"/>
          <w:sz w:val="24"/>
          <w:szCs w:val="24"/>
        </w:rPr>
        <w:t xml:space="preserve"> </w:t>
      </w:r>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produced a similar posterior result as the original TDFs.</w:t>
      </w:r>
      <w:r w:rsidR="003B079F">
        <w:rPr>
          <w:rFonts w:ascii="Times New Roman" w:eastAsia="Times New Roman" w:hAnsi="Times New Roman" w:cs="Times New Roman"/>
          <w:sz w:val="24"/>
          <w:szCs w:val="24"/>
        </w:rPr>
        <w:t xml:space="preserve"> The accompanying R script “</w:t>
      </w:r>
      <w:r w:rsidR="00181C34">
        <w:rPr>
          <w:rFonts w:ascii="Times New Roman" w:eastAsia="Times New Roman" w:hAnsi="Times New Roman" w:cs="Times New Roman"/>
          <w:sz w:val="24"/>
          <w:szCs w:val="24"/>
        </w:rPr>
        <w:t>07_foodweb_analysis</w:t>
      </w:r>
      <w:r w:rsidR="003B079F">
        <w:rPr>
          <w:rFonts w:ascii="Times New Roman" w:eastAsia="Times New Roman" w:hAnsi="Times New Roman" w:cs="Times New Roman"/>
          <w:sz w:val="24"/>
          <w:szCs w:val="24"/>
        </w:rPr>
        <w:t>.R” details the exact data aggregation and model construction procedures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Meyer et al. 2015)</w:t>
      </w:r>
      <w:r w:rsidR="003B079F">
        <w:rPr>
          <w:rFonts w:ascii="Times New Roman" w:eastAsia="Times New Roman" w:hAnsi="Times New Roman" w:cs="Times New Roman"/>
          <w:sz w:val="24"/>
          <w:szCs w:val="24"/>
        </w:rPr>
        <w:fldChar w:fldCharType="end"/>
      </w:r>
      <w:r w:rsidR="003B079F">
        <w:rPr>
          <w:rFonts w:ascii="Times New Roman" w:eastAsia="Times New Roman" w:hAnsi="Times New Roman" w:cs="Times New Roman"/>
          <w:sz w:val="24"/>
          <w:szCs w:val="24"/>
        </w:rPr>
        <w:t>.</w:t>
      </w:r>
    </w:p>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501E0E18" w:rsidR="0040169C"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r w:rsidR="0040169C">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w:t>
      </w:r>
      <w:r w:rsidR="00401D97">
        <w:rPr>
          <w:rFonts w:ascii="Times New Roman" w:eastAsia="Times New Roman" w:hAnsi="Times New Roman" w:cs="Times New Roman"/>
          <w:sz w:val="24"/>
          <w:szCs w:val="24"/>
        </w:rPr>
        <w:t xml:space="preserve">these </w:t>
      </w:r>
      <w:r w:rsidR="00D05946" w:rsidRPr="007418CF">
        <w:rPr>
          <w:rFonts w:ascii="Times New Roman" w:eastAsia="Times New Roman" w:hAnsi="Times New Roman" w:cs="Times New Roman"/>
          <w:sz w:val="24"/>
          <w:szCs w:val="24"/>
        </w:rPr>
        <w:t xml:space="preserve">sewage indicators were likely </w:t>
      </w:r>
      <w:r w:rsidR="00D05946" w:rsidRPr="007418CF">
        <w:rPr>
          <w:rFonts w:ascii="Times New Roman" w:eastAsia="Times New Roman" w:hAnsi="Times New Roman" w:cs="Times New Roman"/>
          <w:sz w:val="24"/>
          <w:szCs w:val="24"/>
        </w:rPr>
        <w:lastRenderedPageBreak/>
        <w:t xml:space="preserve">subject to exponential processes (e.g., mixing, diffusion), and log-transforming the data should linearize the relationships between predictor and response variables. </w:t>
      </w:r>
      <w:r w:rsidR="00BB5F55">
        <w:rPr>
          <w:rFonts w:ascii="Times New Roman" w:eastAsia="Times New Roman" w:hAnsi="Times New Roman" w:cs="Times New Roman"/>
          <w:sz w:val="24"/>
          <w:szCs w:val="24"/>
        </w:rPr>
        <w:t xml:space="preserve">In contrast, variables that </w:t>
      </w:r>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r w:rsidR="0040169C">
        <w:rPr>
          <w:rFonts w:ascii="Times New Roman" w:eastAsia="Times New Roman" w:hAnsi="Times New Roman" w:cs="Times New Roman"/>
          <w:sz w:val="24"/>
          <w:szCs w:val="24"/>
        </w:rPr>
        <w:t xml:space="preserve">not </w:t>
      </w:r>
      <w:r w:rsidR="00401D97">
        <w:rPr>
          <w:rFonts w:ascii="Times New Roman" w:eastAsia="Times New Roman" w:hAnsi="Times New Roman" w:cs="Times New Roman"/>
          <w:sz w:val="24"/>
          <w:szCs w:val="24"/>
        </w:rPr>
        <w:t xml:space="preserve">likely be </w:t>
      </w:r>
      <w:r w:rsidR="0040169C">
        <w:rPr>
          <w:rFonts w:ascii="Times New Roman" w:eastAsia="Times New Roman" w:hAnsi="Times New Roman" w:cs="Times New Roman"/>
          <w:sz w:val="24"/>
          <w:szCs w:val="24"/>
        </w:rPr>
        <w:t xml:space="preserve">influenced by mixing processes – chlorophyll a </w:t>
      </w:r>
      <w:r w:rsidR="000E6DEE">
        <w:rPr>
          <w:rFonts w:ascii="Times New Roman" w:eastAsia="Times New Roman" w:hAnsi="Times New Roman" w:cs="Times New Roman"/>
          <w:sz w:val="24"/>
          <w:szCs w:val="24"/>
        </w:rPr>
        <w:t xml:space="preserve">and </w:t>
      </w:r>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r w:rsidR="000E6DEE">
        <w:rPr>
          <w:rFonts w:ascii="Times New Roman" w:eastAsia="Times New Roman" w:hAnsi="Times New Roman" w:cs="Times New Roman"/>
          <w:sz w:val="24"/>
          <w:szCs w:val="24"/>
        </w:rPr>
        <w:t>but still</w:t>
      </w:r>
      <w:r w:rsidR="0040169C">
        <w:rPr>
          <w:rFonts w:ascii="Times New Roman" w:eastAsia="Times New Roman" w:hAnsi="Times New Roman" w:cs="Times New Roman"/>
          <w:sz w:val="24"/>
          <w:szCs w:val="24"/>
        </w:rPr>
        <w:t xml:space="preserve"> regressed against log-transformed IDW population using a linear model. </w:t>
      </w:r>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rFonts w:ascii="Times New Roman" w:eastAsia="Times New Roman" w:hAnsi="Times New Roman" w:cs="Times New Roman"/>
          <w:sz w:val="24"/>
          <w:szCs w:val="24"/>
        </w:rPr>
      </w:pPr>
    </w:p>
    <w:p w14:paraId="665B6C66" w14:textId="33D29EF4"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permutational analysis to compare how our actu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r w:rsidR="005B464E">
        <w:rPr>
          <w:rFonts w:ascii="Times New Roman" w:eastAsia="Times New Roman" w:hAnsi="Times New Roman" w:cs="Times New Roman"/>
          <w:sz w:val="24"/>
          <w:szCs w:val="24"/>
        </w:rPr>
        <w:t>variables</w:t>
      </w:r>
      <w:r w:rsidRPr="00276BB7">
        <w:rPr>
          <w:rFonts w:ascii="Times New Roman" w:eastAsia="Times New Roman" w:hAnsi="Times New Roman" w:cs="Times New Roman"/>
          <w:sz w:val="24"/>
          <w:szCs w:val="24"/>
        </w:rPr>
        <w:t xml:space="preserve">, regressing the respective sewage indicator against IDW population, and then extracting </w:t>
      </w:r>
      <w:r w:rsidR="005B464E">
        <w:rPr>
          <w:rFonts w:ascii="Times New Roman" w:eastAsia="Times New Roman" w:hAnsi="Times New Roman" w:cs="Times New Roman"/>
          <w:sz w:val="24"/>
          <w:szCs w:val="24"/>
        </w:rPr>
        <w:t xml:space="preserve">the </w:t>
      </w:r>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for the model.</w:t>
      </w:r>
      <w:r w:rsidRPr="00276BB7">
        <w:rPr>
          <w:rFonts w:ascii="Times New Roman" w:eastAsia="Times New Roman" w:hAnsi="Times New Roman" w:cs="Times New Roman"/>
          <w:sz w:val="24"/>
          <w:szCs w:val="24"/>
        </w:rPr>
        <w:t xml:space="preserve"> </w:t>
      </w:r>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w:t>
      </w:r>
      <w:r w:rsidR="00D167BD">
        <w:rPr>
          <w:rFonts w:ascii="Times New Roman" w:eastAsia="Times New Roman" w:hAnsi="Times New Roman" w:cs="Times New Roman"/>
          <w:sz w:val="24"/>
          <w:szCs w:val="24"/>
        </w:rPr>
        <w:t>observed</w:t>
      </w:r>
      <w:r w:rsidR="005B464E">
        <w:rPr>
          <w:rFonts w:ascii="Times New Roman" w:eastAsia="Times New Roman" w:hAnsi="Times New Roman" w:cs="Times New Roman"/>
          <w:sz w:val="24"/>
          <w:szCs w:val="24"/>
        </w:rPr>
        <w:t xml:space="preserve"> data</w:t>
      </w:r>
      <w:r w:rsidR="00276BB7">
        <w:rPr>
          <w:rFonts w:ascii="Times New Roman" w:eastAsia="Times New Roman" w:hAnsi="Times New Roman" w:cs="Times New Roman"/>
          <w:sz w:val="24"/>
          <w:szCs w:val="24"/>
        </w:rPr>
        <w:t>. We then compared models</w:t>
      </w:r>
      <w:r w:rsidR="00BE21C8">
        <w:rPr>
          <w:rFonts w:ascii="Times New Roman" w:eastAsia="Times New Roman" w:hAnsi="Times New Roman" w:cs="Times New Roman"/>
          <w:sz w:val="24"/>
          <w:szCs w:val="24"/>
        </w:rPr>
        <w:t>’</w:t>
      </w:r>
      <w:r w:rsidR="00276BB7">
        <w:rPr>
          <w:rFonts w:ascii="Times New Roman" w:eastAsia="Times New Roman" w:hAnsi="Times New Roman" w:cs="Times New Roman"/>
          <w:sz w:val="24"/>
          <w:szCs w:val="24"/>
        </w:rPr>
        <w:t xml:space="preserve"> </w:t>
      </w:r>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r w:rsidR="00A44FC2">
        <w:rPr>
          <w:rFonts w:ascii="Times New Roman" w:eastAsia="Times New Roman" w:hAnsi="Times New Roman" w:cs="Times New Roman"/>
          <w:sz w:val="24"/>
          <w:szCs w:val="24"/>
        </w:rPr>
        <w:t>generated from non-permuted data to those from permuted datasets</w:t>
      </w:r>
      <w:r w:rsidR="00276BB7">
        <w:rPr>
          <w:rFonts w:ascii="Times New Roman" w:eastAsia="Times New Roman" w:hAnsi="Times New Roman" w:cs="Times New Roman"/>
          <w:sz w:val="24"/>
          <w:szCs w:val="24"/>
        </w:rPr>
        <w:t xml:space="preserve">. </w:t>
      </w:r>
      <w:r w:rsidR="008B40FF">
        <w:rPr>
          <w:rFonts w:ascii="Times New Roman" w:eastAsia="Times New Roman" w:hAnsi="Times New Roman" w:cs="Times New Roman"/>
          <w:sz w:val="24"/>
          <w:szCs w:val="24"/>
        </w:rPr>
        <w:t xml:space="preserve">If indeed models generated from </w:t>
      </w:r>
      <w:r w:rsidR="00D167BD">
        <w:rPr>
          <w:rFonts w:ascii="Times New Roman" w:eastAsia="Times New Roman" w:hAnsi="Times New Roman" w:cs="Times New Roman"/>
          <w:sz w:val="24"/>
          <w:szCs w:val="24"/>
        </w:rPr>
        <w:t>observed</w:t>
      </w:r>
      <w:r w:rsidR="008B40FF">
        <w:rPr>
          <w:rFonts w:ascii="Times New Roman" w:eastAsia="Times New Roman" w:hAnsi="Times New Roman" w:cs="Times New Roman"/>
          <w:sz w:val="24"/>
          <w:szCs w:val="24"/>
        </w:rPr>
        <w:t xml:space="preserve"> data were describing a non-random process, </w:t>
      </w:r>
      <w:r w:rsidR="00276BB7">
        <w:rPr>
          <w:rFonts w:ascii="Times New Roman" w:eastAsia="Times New Roman" w:hAnsi="Times New Roman" w:cs="Times New Roman"/>
          <w:sz w:val="24"/>
          <w:szCs w:val="24"/>
        </w:rPr>
        <w:t xml:space="preserve">p- and </w:t>
      </w:r>
      <w:r w:rsidR="00276BB7" w:rsidRPr="00276BB7">
        <w:rPr>
          <w:rFonts w:ascii="Times New Roman" w:eastAsia="Times New Roman" w:hAnsi="Times New Roman" w:cs="Times New Roman"/>
          <w:sz w:val="24"/>
          <w:szCs w:val="24"/>
        </w:rPr>
        <w:t>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r w:rsidR="00365CC9">
        <w:rPr>
          <w:rFonts w:ascii="Times New Roman" w:eastAsia="Times New Roman" w:hAnsi="Times New Roman" w:cs="Times New Roman"/>
          <w:sz w:val="24"/>
          <w:szCs w:val="24"/>
        </w:rPr>
        <w:t xml:space="preserve"> at </w:t>
      </w:r>
      <w:r w:rsidR="005B464E">
        <w:rPr>
          <w:rFonts w:ascii="Times New Roman" w:eastAsia="Times New Roman" w:hAnsi="Times New Roman" w:cs="Times New Roman"/>
          <w:sz w:val="24"/>
          <w:szCs w:val="24"/>
        </w:rPr>
        <w:t>the</w:t>
      </w:r>
      <w:r w:rsidR="00365CC9">
        <w:rPr>
          <w:rFonts w:ascii="Times New Roman" w:eastAsia="Times New Roman" w:hAnsi="Times New Roman" w:cs="Times New Roman"/>
          <w:sz w:val="24"/>
          <w:szCs w:val="24"/>
        </w:rPr>
        <w:t xml:space="preserve"> tail end of the permuted values’ distribution</w:t>
      </w:r>
      <w:r w:rsidR="00276BB7">
        <w:rPr>
          <w:rFonts w:ascii="Times New Roman" w:eastAsia="Times New Roman" w:hAnsi="Times New Roman" w:cs="Times New Roman"/>
          <w:sz w:val="24"/>
          <w:szCs w:val="24"/>
        </w:rPr>
        <w:t>.</w:t>
      </w:r>
      <w:r w:rsidR="008B40FF">
        <w:rPr>
          <w:rFonts w:ascii="Times New Roman" w:eastAsia="Times New Roman" w:hAnsi="Times New Roman" w:cs="Times New Roman"/>
          <w:sz w:val="24"/>
          <w:szCs w:val="24"/>
        </w:rPr>
        <w:t xml:space="preserve"> 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 those from models</w:t>
      </w:r>
      <w:r w:rsidR="00A44FC2">
        <w:rPr>
          <w:rFonts w:ascii="Times New Roman" w:eastAsia="Times New Roman" w:hAnsi="Times New Roman" w:cs="Times New Roman"/>
          <w:sz w:val="24"/>
          <w:szCs w:val="24"/>
        </w:rPr>
        <w:t xml:space="preserve"> generated from non-permuted datasets</w:t>
      </w:r>
      <w:r w:rsidR="008B40FF">
        <w:rPr>
          <w:rFonts w:ascii="Times New Roman" w:eastAsia="Times New Roman" w:hAnsi="Times New Roman" w:cs="Times New Roman"/>
          <w:sz w:val="24"/>
          <w:szCs w:val="24"/>
        </w:rPr>
        <w:t xml:space="preserve">. </w:t>
      </w:r>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123859BE"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w:t>
      </w:r>
      <w:r w:rsidR="00D05946" w:rsidRPr="007418CF">
        <w:rPr>
          <w:rFonts w:ascii="Times New Roman" w:eastAsia="Times New Roman" w:hAnsi="Times New Roman" w:cs="Times New Roman"/>
          <w:sz w:val="24"/>
          <w:szCs w:val="24"/>
        </w:rPr>
        <w:lastRenderedPageBreak/>
        <w:t xml:space="preserve">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r w:rsidR="00FC016E">
        <w:rPr>
          <w:rFonts w:ascii="Times New Roman" w:eastAsia="Times New Roman" w:hAnsi="Times New Roman" w:cs="Times New Roman"/>
          <w:sz w:val="24"/>
          <w:szCs w:val="24"/>
        </w:rPr>
        <w:t xml:space="preserve">for amphipods </w:t>
      </w:r>
      <w:r w:rsidR="00861ABD">
        <w:rPr>
          <w:rFonts w:ascii="Times New Roman" w:eastAsia="Times New Roman" w:hAnsi="Times New Roman" w:cs="Times New Roman"/>
          <w:sz w:val="24"/>
          <w:szCs w:val="24"/>
        </w:rPr>
        <w:t xml:space="preserve">and </w:t>
      </w:r>
      <w:r w:rsidR="000519E8">
        <w:rPr>
          <w:rFonts w:ascii="Times New Roman" w:eastAsia="Times New Roman" w:hAnsi="Times New Roman" w:cs="Times New Roman"/>
          <w:sz w:val="24"/>
          <w:szCs w:val="24"/>
        </w:rPr>
        <w:t>at</w:t>
      </w:r>
      <w:r w:rsidR="00FC016E">
        <w:rPr>
          <w:rFonts w:ascii="Times New Roman" w:eastAsia="Times New Roman" w:hAnsi="Times New Roman" w:cs="Times New Roman"/>
          <w:sz w:val="24"/>
          <w:szCs w:val="24"/>
        </w:rPr>
        <w:t xml:space="preserve"> higher </w:t>
      </w:r>
      <w:r w:rsidR="00FC3CB6">
        <w:rPr>
          <w:rFonts w:ascii="Times New Roman" w:eastAsia="Times New Roman" w:hAnsi="Times New Roman" w:cs="Times New Roman"/>
          <w:sz w:val="24"/>
          <w:szCs w:val="24"/>
        </w:rPr>
        <w:t>taxonomic levels</w:t>
      </w:r>
      <w:r w:rsidR="00FC016E">
        <w:rPr>
          <w:rFonts w:ascii="Times New Roman" w:eastAsia="Times New Roman" w:hAnsi="Times New Roman" w:cs="Times New Roman"/>
          <w:sz w:val="24"/>
          <w:szCs w:val="24"/>
        </w:rPr>
        <w:t xml:space="preserve"> for other macroinvertebrates </w:t>
      </w:r>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r w:rsidR="00FC016E">
        <w:rPr>
          <w:rFonts w:ascii="Times New Roman" w:eastAsia="Times New Roman" w:hAnsi="Times New Roman" w:cs="Times New Roman"/>
          <w:sz w:val="24"/>
          <w:szCs w:val="24"/>
        </w:rPr>
        <w:t xml:space="preserve">Amphipods were kept at the genus level because their numerical and relative abundance </w:t>
      </w:r>
      <w:r w:rsidR="00861ABD">
        <w:rPr>
          <w:rFonts w:ascii="Times New Roman" w:eastAsia="Times New Roman" w:hAnsi="Times New Roman" w:cs="Times New Roman"/>
          <w:sz w:val="24"/>
          <w:szCs w:val="24"/>
        </w:rPr>
        <w:t xml:space="preserve">markedly </w:t>
      </w:r>
      <w:r w:rsidR="00FC016E">
        <w:rPr>
          <w:rFonts w:ascii="Times New Roman" w:eastAsia="Times New Roman" w:hAnsi="Times New Roman" w:cs="Times New Roman"/>
          <w:sz w:val="24"/>
          <w:szCs w:val="24"/>
        </w:rPr>
        <w:t>exceeded the abundance of other macroinvertebrates</w:t>
      </w:r>
      <w:r w:rsidR="00861ABD">
        <w:rPr>
          <w:rFonts w:ascii="Times New Roman" w:eastAsia="Times New Roman" w:hAnsi="Times New Roman" w:cs="Times New Roman"/>
          <w:sz w:val="24"/>
          <w:szCs w:val="24"/>
        </w:rPr>
        <w:t xml:space="preserve"> (Figure S1)</w:t>
      </w:r>
      <w:r w:rsidR="00FC016E">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proofErr w:type="spellStart"/>
      <w:r w:rsidR="001F0548">
        <w:rPr>
          <w:rFonts w:ascii="Times New Roman" w:eastAsia="Times New Roman" w:hAnsi="Times New Roman" w:cs="Times New Roman"/>
          <w:sz w:val="24"/>
          <w:szCs w:val="24"/>
        </w:rPr>
        <w:t>wss</w:t>
      </w:r>
      <w:proofErr w:type="spellEnd"/>
      <w:r w:rsidR="001F0548">
        <w:rPr>
          <w:rFonts w:ascii="Times New Roman" w:eastAsia="Times New Roman" w:hAnsi="Times New Roman" w:cs="Times New Roman"/>
          <w:sz w:val="24"/>
          <w:szCs w:val="24"/>
        </w:rPr>
        <w:t>; Figure S2</w:t>
      </w:r>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r w:rsidR="001F0548">
        <w:rPr>
          <w:rFonts w:ascii="Times New Roman" w:eastAsia="Times New Roman" w:hAnsi="Times New Roman" w:cs="Times New Roman"/>
          <w:sz w:val="24"/>
          <w:szCs w:val="24"/>
        </w:rPr>
        <w:t xml:space="preserve"> (Figure S3)</w:t>
      </w:r>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r w:rsidR="001F0548">
        <w:rPr>
          <w:rFonts w:ascii="Times New Roman" w:eastAsia="Times New Roman" w:hAnsi="Times New Roman" w:cs="Times New Roman"/>
          <w:sz w:val="24"/>
          <w:szCs w:val="24"/>
        </w:rPr>
        <w:t>; Figure S4</w:t>
      </w:r>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w:t>
      </w:r>
      <w:r w:rsidR="00AB7989" w:rsidRPr="007418CF">
        <w:rPr>
          <w:rFonts w:ascii="Times New Roman" w:eastAsia="Times New Roman" w:hAnsi="Times New Roman" w:cs="Times New Roman"/>
          <w:sz w:val="24"/>
          <w:szCs w:val="24"/>
        </w:rPr>
        <w:lastRenderedPageBreak/>
        <w:t>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136DB5D9"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r w:rsidR="001F0548">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had </w:t>
      </w:r>
      <w:r w:rsidR="00181C34">
        <w:rPr>
          <w:rFonts w:ascii="Times New Roman" w:eastAsia="Times New Roman" w:hAnsi="Times New Roman" w:cs="Times New Roman"/>
          <w:sz w:val="24"/>
          <w:szCs w:val="24"/>
        </w:rPr>
        <w:t xml:space="preserve">among </w:t>
      </w:r>
      <w:r w:rsidR="00D8535D" w:rsidRPr="007418CF">
        <w:rPr>
          <w:rFonts w:ascii="Times New Roman" w:eastAsia="Times New Roman" w:hAnsi="Times New Roman" w:cs="Times New Roman"/>
          <w:sz w:val="24"/>
          <w:szCs w:val="24"/>
        </w:rPr>
        <w:t>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w:t>
      </w:r>
      <w:r w:rsidR="0040674D" w:rsidRPr="007418CF">
        <w:rPr>
          <w:rFonts w:ascii="Times New Roman" w:eastAsia="Times New Roman" w:hAnsi="Times New Roman" w:cs="Times New Roman"/>
          <w:sz w:val="24"/>
          <w:szCs w:val="24"/>
        </w:rPr>
        <w:lastRenderedPageBreak/>
        <w:t xml:space="preserve">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 xml:space="preserve">Equation </w:t>
      </w:r>
      <w:r w:rsidR="00181C34">
        <w:rPr>
          <w:rFonts w:ascii="Times New Roman" w:eastAsia="Times New Roman" w:hAnsi="Times New Roman" w:cs="Times New Roman"/>
          <w:sz w:val="24"/>
          <w:szCs w:val="24"/>
        </w:rPr>
        <w:t>3</w:t>
      </w:r>
      <w:r w:rsidR="00A8403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p>
    <w:p w14:paraId="7F9B7B4C" w14:textId="5A4EDC5E"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r w:rsidR="00181C34">
        <w:rPr>
          <w:rFonts w:ascii="Times New Roman" w:eastAsia="Times New Roman" w:hAnsi="Times New Roman" w:cs="Times New Roman"/>
          <w:sz w:val="24"/>
          <w:szCs w:val="24"/>
        </w:rPr>
        <w:t>3</w:t>
      </w:r>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09FD97AA"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r w:rsidR="00CC0DDD">
        <w:rPr>
          <w:rFonts w:ascii="Times New Roman" w:eastAsia="Times New Roman" w:hAnsi="Times New Roman" w:cs="Times New Roman"/>
          <w:sz w:val="24"/>
          <w:szCs w:val="24"/>
        </w:rPr>
        <w:t xml:space="preserve">as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r w:rsidR="005E16D0">
        <w:rPr>
          <w:rFonts w:ascii="Times New Roman" w:eastAsia="Times New Roman" w:hAnsi="Times New Roman" w:cs="Times New Roman"/>
          <w:sz w:val="24"/>
          <w:szCs w:val="24"/>
        </w:rPr>
        <w:t xml:space="preserve">As with sewage indicators, 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odels generated from observed data were compared to models generated from 5,000 permutations. </w:t>
      </w:r>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790AC0B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Kassambara and Mundt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lowikowski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Pebesma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Kassambara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ellows and Stotz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r w:rsidR="00627DF1">
        <w:rPr>
          <w:rFonts w:ascii="Times New Roman" w:eastAsia="Times New Roman" w:hAnsi="Times New Roman" w:cs="Times New Roman"/>
          <w:sz w:val="24"/>
          <w:szCs w:val="24"/>
        </w:rPr>
        <w:fldChar w:fldCharType="separate"/>
      </w:r>
      <w:r w:rsidR="00627DF1" w:rsidRPr="009A2D94">
        <w:rPr>
          <w:rFonts w:ascii="Times New Roman" w:hAnsi="Times New Roman" w:cs="Times New Roman"/>
          <w:sz w:val="24"/>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proofErr w:type="spellStart"/>
      <w:r w:rsidR="00181C34">
        <w:rPr>
          <w:rFonts w:ascii="Times New Roman" w:eastAsia="Times New Roman" w:hAnsi="Times New Roman" w:cs="Times New Roman"/>
          <w:sz w:val="24"/>
          <w:szCs w:val="24"/>
        </w:rPr>
        <w:t>ggsn</w:t>
      </w:r>
      <w:proofErr w:type="spellEnd"/>
      <w:r w:rsidR="00181C34">
        <w:rPr>
          <w:rFonts w:ascii="Times New Roman" w:eastAsia="Times New Roman" w:hAnsi="Times New Roman" w:cs="Times New Roman"/>
          <w:sz w:val="24"/>
          <w:szCs w:val="24"/>
        </w:rPr>
        <w:t xml:space="preserve"> </w:t>
      </w:r>
      <w:r w:rsidR="00181C34">
        <w:rPr>
          <w:rFonts w:ascii="Times New Roman" w:eastAsia="Times New Roman" w:hAnsi="Times New Roman" w:cs="Times New Roman"/>
          <w:sz w:val="24"/>
          <w:szCs w:val="24"/>
        </w:rPr>
        <w:fldChar w:fldCharType="begin"/>
      </w:r>
      <w:r w:rsidR="00181C34">
        <w:rPr>
          <w:rFonts w:ascii="Times New Roman" w:eastAsia="Times New Roman" w:hAnsi="Times New Roman" w:cs="Times New Roman"/>
          <w:sz w:val="24"/>
          <w:szCs w:val="24"/>
        </w:rPr>
        <w: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sidR="00181C34">
        <w:rPr>
          <w:rFonts w:ascii="Times New Roman" w:eastAsia="Times New Roman" w:hAnsi="Times New Roman" w:cs="Times New Roman"/>
          <w:sz w:val="24"/>
          <w:szCs w:val="24"/>
        </w:rPr>
        <w:fldChar w:fldCharType="separate"/>
      </w:r>
      <w:r w:rsidR="00181C34" w:rsidRPr="00181C34">
        <w:rPr>
          <w:rFonts w:ascii="Times New Roman" w:hAnsi="Times New Roman" w:cs="Times New Roman"/>
          <w:sz w:val="24"/>
        </w:rPr>
        <w:t>(Baquero 2019)</w:t>
      </w:r>
      <w:r w:rsidR="00181C34">
        <w:rPr>
          <w:rFonts w:ascii="Times New Roman" w:eastAsia="Times New Roman" w:hAnsi="Times New Roman" w:cs="Times New Roman"/>
          <w:sz w:val="24"/>
          <w:szCs w:val="24"/>
        </w:rPr>
        <w:fldChar w:fldCharType="end"/>
      </w:r>
      <w:r w:rsidR="00181C34">
        <w:rPr>
          <w:rFonts w:ascii="Times New Roman" w:eastAsia="Times New Roman" w:hAnsi="Times New Roman" w:cs="Times New Roman"/>
          <w:sz w:val="24"/>
          <w:szCs w:val="24"/>
        </w:rPr>
        <w:t xml:space="preserve">, </w:t>
      </w:r>
      <w:proofErr w:type="spellStart"/>
      <w:r w:rsidR="00627DF1">
        <w:rPr>
          <w:rFonts w:ascii="Times New Roman" w:eastAsia="Times New Roman" w:hAnsi="Times New Roman" w:cs="Times New Roman"/>
          <w:sz w:val="24"/>
          <w:szCs w:val="24"/>
        </w:rPr>
        <w:t>MixSIAR</w:t>
      </w:r>
      <w:proofErr w:type="spellEnd"/>
      <w:r w:rsidR="00627DF1">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lastRenderedPageBreak/>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r w:rsidR="00627DF1">
        <w:rPr>
          <w:rFonts w:ascii="Times New Roman" w:eastAsia="Times New Roman" w:hAnsi="Times New Roman" w:cs="Times New Roman"/>
          <w:sz w:val="24"/>
          <w:szCs w:val="24"/>
        </w:rPr>
        <w:fldChar w:fldCharType="separate"/>
      </w:r>
      <w:r w:rsidR="00627DF1" w:rsidRPr="009A2D94">
        <w:rPr>
          <w:rFonts w:ascii="Times New Roman" w:hAnsi="Times New Roman" w:cs="Times New Roman"/>
          <w:sz w:val="24"/>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372E1443"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values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w:t>
      </w:r>
      <w:r w:rsidRPr="007418CF">
        <w:rPr>
          <w:rFonts w:ascii="Times New Roman" w:eastAsia="Times New Roman" w:hAnsi="Times New Roman" w:cs="Times New Roman"/>
          <w:sz w:val="24"/>
          <w:szCs w:val="24"/>
        </w:rPr>
        <w:lastRenderedPageBreak/>
        <w:t xml:space="preserve">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Permutational analyses corroborated these findings</w:t>
      </w:r>
      <w:r w:rsidR="008B13CC">
        <w:rPr>
          <w:rFonts w:ascii="Times New Roman" w:eastAsia="Times New Roman" w:hAnsi="Times New Roman" w:cs="Times New Roman"/>
          <w:sz w:val="24"/>
          <w:szCs w:val="24"/>
        </w:rPr>
        <w:t xml:space="preserve">. Model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tail 5% of values generated from permuted data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odels using total phosphorus, nitrate, ammonium, chlorophyll a, and microplastics 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1F7EB2E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181C34">
        <w:rPr>
          <w:rFonts w:ascii="Times New Roman" w:eastAsia="Times New Roman" w:hAnsi="Times New Roman" w:cs="Times New Roman"/>
          <w:sz w:val="24"/>
          <w:szCs w:val="24"/>
        </w:rPr>
        <w:t>Tetrasporales</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a; S</w:t>
      </w:r>
      <w:r w:rsidR="001F0548">
        <w:rPr>
          <w:rFonts w:ascii="Times New Roman" w:eastAsia="Times New Roman" w:hAnsi="Times New Roman" w:cs="Times New Roman"/>
          <w:sz w:val="24"/>
          <w:szCs w:val="24"/>
        </w:rPr>
        <w:t>3</w:t>
      </w:r>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xml:space="preserve">. </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04F713E6"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w:t>
      </w:r>
      <w:r w:rsidR="006501C2">
        <w:rPr>
          <w:rFonts w:ascii="Times New Roman" w:eastAsia="Times New Roman" w:hAnsi="Times New Roman" w:cs="Times New Roman"/>
          <w:sz w:val="24"/>
          <w:szCs w:val="24"/>
        </w:rPr>
        <w:t xml:space="preserve">isopods; </w:t>
      </w:r>
      <w:r w:rsidR="00D8535D" w:rsidRPr="007418CF">
        <w:rPr>
          <w:rFonts w:ascii="Times New Roman" w:eastAsia="Times New Roman" w:hAnsi="Times New Roman" w:cs="Times New Roman"/>
          <w:sz w:val="24"/>
          <w:szCs w:val="24"/>
        </w:rPr>
        <w:t xml:space="preserve">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r w:rsidR="00F62F7F" w:rsidRPr="007418CF">
        <w:rPr>
          <w:rFonts w:ascii="Times New Roman" w:eastAsia="Times New Roman" w:hAnsi="Times New Roman" w:cs="Times New Roman"/>
          <w:sz w:val="24"/>
          <w:szCs w:val="24"/>
        </w:rPr>
        <w:t>b; S</w:t>
      </w:r>
      <w:r w:rsidR="001F0548">
        <w:rPr>
          <w:rFonts w:ascii="Times New Roman" w:eastAsia="Times New Roman" w:hAnsi="Times New Roman" w:cs="Times New Roman"/>
          <w:sz w:val="24"/>
          <w:szCs w:val="24"/>
        </w:rPr>
        <w:t>3</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BCD61D8"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006501C2">
        <w:rPr>
          <w:rFonts w:ascii="Times New Roman" w:eastAsia="Times New Roman" w:hAnsi="Times New Roman" w:cs="Times New Roman"/>
          <w:sz w:val="24"/>
          <w:szCs w:val="24"/>
        </w:rPr>
        <w:t>A</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21C92342"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6501C2">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lastRenderedPageBreak/>
        <w:t xml:space="preserve">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1A57B641"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w:t>
      </w:r>
      <w:r w:rsidR="006501C2">
        <w:rPr>
          <w:rFonts w:ascii="Times New Roman" w:eastAsia="Times New Roman" w:hAnsi="Times New Roman" w:cs="Times New Roman"/>
          <w:sz w:val="24"/>
          <w:szCs w:val="24"/>
        </w:rPr>
        <w:t>s</w:t>
      </w:r>
      <w:r w:rsidR="007D7916" w:rsidRPr="007418CF">
        <w:rPr>
          <w:rFonts w:ascii="Times New Roman" w:eastAsia="Times New Roman" w:hAnsi="Times New Roman" w:cs="Times New Roman"/>
          <w:sz w:val="24"/>
          <w:szCs w:val="24"/>
        </w:rPr>
        <w:t xml:space="preserve"> tended to increase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5A125841"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ood web structure, stable isotope </w:t>
      </w:r>
      <w:proofErr w:type="spellStart"/>
      <w:r w:rsidR="00CC0DDD">
        <w:rPr>
          <w:rFonts w:ascii="Times New Roman" w:eastAsia="Times New Roman" w:hAnsi="Times New Roman" w:cs="Times New Roman"/>
          <w:sz w:val="24"/>
          <w:szCs w:val="24"/>
        </w:rPr>
        <w:t>isospaces</w:t>
      </w:r>
      <w:proofErr w:type="spellEnd"/>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r w:rsidR="001F0548">
        <w:rPr>
          <w:rFonts w:ascii="Times New Roman" w:eastAsia="Times New Roman" w:hAnsi="Times New Roman" w:cs="Times New Roman"/>
          <w:sz w:val="24"/>
          <w:szCs w:val="24"/>
        </w:rPr>
        <w:t>6</w:t>
      </w:r>
      <w:r w:rsidR="006501C2">
        <w:rPr>
          <w:rFonts w:ascii="Times New Roman" w:eastAsia="Times New Roman" w:hAnsi="Times New Roman" w:cs="Times New Roman"/>
          <w:sz w:val="24"/>
          <w:szCs w:val="24"/>
        </w:rPr>
        <w:t>A</w:t>
      </w:r>
      <w:r w:rsidR="002D3984">
        <w:rPr>
          <w:rFonts w:ascii="Times New Roman" w:eastAsia="Times New Roman" w:hAnsi="Times New Roman" w:cs="Times New Roman"/>
          <w:sz w:val="24"/>
          <w:szCs w:val="24"/>
        </w:rPr>
        <w:t xml:space="preserve">). Results from our Bayesian mixing model 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0% 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proofErr w:type="spellStart"/>
      <w:r w:rsidR="002D3984" w:rsidRPr="00104F77">
        <w:rPr>
          <w:rFonts w:ascii="Times New Roman" w:eastAsia="Times New Roman" w:hAnsi="Times New Roman" w:cs="Times New Roman"/>
          <w:i/>
          <w:sz w:val="24"/>
          <w:szCs w:val="24"/>
        </w:rPr>
        <w:t>Ulothrix</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constituted 12.5% and 6.4%, respectively</w:t>
      </w:r>
      <w:r w:rsidR="006501C2">
        <w:rPr>
          <w:rFonts w:ascii="Times New Roman" w:eastAsia="Times New Roman" w:hAnsi="Times New Roman" w:cs="Times New Roman"/>
          <w:sz w:val="24"/>
          <w:szCs w:val="24"/>
        </w:rPr>
        <w:t xml:space="preserve"> (Figure 6B)</w:t>
      </w:r>
      <w:r w:rsidR="002D3984">
        <w:rPr>
          <w:rFonts w:ascii="Times New Roman" w:eastAsia="Times New Roman" w:hAnsi="Times New Roman" w:cs="Times New Roman"/>
          <w:sz w:val="24"/>
          <w:szCs w:val="24"/>
        </w:rPr>
        <w:t xml:space="preserve">.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2B3FCC9E"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12</w:t>
      </w:r>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lastRenderedPageBreak/>
        <w:t>verrucosus</w:t>
      </w:r>
      <w:proofErr w:type="spellEnd"/>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t>(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D96BE2">
        <w:rPr>
          <w:rFonts w:ascii="Times New Roman" w:eastAsia="Times New Roman" w:hAnsi="Times New Roman" w:cs="Times New Roman"/>
          <w:sz w:val="24"/>
          <w:szCs w:val="24"/>
        </w:rPr>
        <w:t>3</w:t>
      </w:r>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domized dataset (Figure </w:t>
      </w:r>
      <w:r w:rsidR="00447FAC">
        <w:rPr>
          <w:rFonts w:ascii="Times New Roman" w:eastAsia="Times New Roman" w:hAnsi="Times New Roman" w:cs="Times New Roman"/>
          <w:sz w:val="24"/>
          <w:szCs w:val="24"/>
        </w:rPr>
        <w:t>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odel estimates for both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err</w:t>
      </w:r>
      <w:r w:rsidR="006501C2">
        <w:rPr>
          <w:rFonts w:ascii="Times New Roman" w:eastAsia="Times New Roman" w:hAnsi="Times New Roman" w:cs="Times New Roman"/>
          <w:i/>
          <w:sz w:val="24"/>
          <w:szCs w:val="24"/>
        </w:rPr>
        <w:t>u</w:t>
      </w:r>
      <w:r w:rsidRPr="00104F77">
        <w:rPr>
          <w:rFonts w:ascii="Times New Roman" w:eastAsia="Times New Roman" w:hAnsi="Times New Roman" w:cs="Times New Roman"/>
          <w:i/>
          <w:sz w:val="24"/>
          <w:szCs w:val="24"/>
        </w:rPr>
        <w:t>c</w:t>
      </w:r>
      <w:r w:rsidR="006501C2">
        <w:rPr>
          <w:rFonts w:ascii="Times New Roman" w:eastAsia="Times New Roman" w:hAnsi="Times New Roman" w:cs="Times New Roman"/>
          <w:i/>
          <w:sz w:val="24"/>
          <w:szCs w:val="24"/>
        </w:rPr>
        <w:t>osu</w:t>
      </w:r>
      <w:r w:rsidRPr="00104F77">
        <w:rPr>
          <w:rFonts w:ascii="Times New Roman" w:eastAsia="Times New Roman" w:hAnsi="Times New Roman" w:cs="Times New Roman"/>
          <w:i/>
          <w:sz w:val="24"/>
          <w:szCs w:val="24"/>
        </w:rPr>
        <w:t>s</w:t>
      </w:r>
      <w:proofErr w:type="spellEnd"/>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re reflective of those observed from randomized datasets</w:t>
      </w:r>
      <w:r w:rsidR="00447FAC">
        <w:rPr>
          <w:rFonts w:ascii="Times New Roman" w:eastAsia="Times New Roman" w:hAnsi="Times New Roman" w:cs="Times New Roman"/>
          <w:sz w:val="24"/>
          <w:szCs w:val="24"/>
        </w:rPr>
        <w:t xml:space="preserve"> (Figure 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4C4D8664"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w:t>
      </w:r>
      <w:r w:rsidR="00381463" w:rsidRPr="007418CF">
        <w:rPr>
          <w:rFonts w:ascii="Times New Roman" w:eastAsia="Times New Roman" w:hAnsi="Times New Roman" w:cs="Times New Roman"/>
          <w:sz w:val="24"/>
          <w:szCs w:val="24"/>
        </w:rPr>
        <w:lastRenderedPageBreak/>
        <w:t>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r w:rsidR="00FC3CB6">
        <w:rPr>
          <w:rFonts w:ascii="Times New Roman" w:eastAsia="Times New Roman" w:hAnsi="Times New Roman" w:cs="Times New Roman"/>
          <w:sz w:val="24"/>
          <w:szCs w:val="24"/>
        </w:rPr>
        <w:t xml:space="preserve">, 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798A7D02"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w:t>
      </w:r>
      <w:r w:rsidR="00C62023">
        <w:rPr>
          <w:rFonts w:ascii="Times New Roman" w:eastAsia="Times New Roman" w:hAnsi="Times New Roman" w:cs="Times New Roman"/>
          <w:sz w:val="24"/>
          <w:szCs w:val="24"/>
        </w:rPr>
        <w:t xml:space="preserve">the prevalence of </w:t>
      </w:r>
      <w:r w:rsidR="00D60710" w:rsidRPr="007418CF">
        <w:rPr>
          <w:rFonts w:ascii="Times New Roman" w:eastAsia="Times New Roman" w:hAnsi="Times New Roman" w:cs="Times New Roman"/>
          <w:sz w:val="24"/>
          <w:szCs w:val="24"/>
        </w:rPr>
        <w:t xml:space="preserve">PPCPs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 xml:space="preserve">hydraulic </w:t>
      </w:r>
      <w:r w:rsidR="00ED3878" w:rsidRPr="007418CF">
        <w:rPr>
          <w:rFonts w:ascii="Times New Roman" w:eastAsia="Times New Roman" w:hAnsi="Times New Roman" w:cs="Times New Roman"/>
          <w:sz w:val="24"/>
          <w:szCs w:val="24"/>
        </w:rPr>
        <w:lastRenderedPageBreak/>
        <w:t>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585A1F32"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00EA2BB1"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lastRenderedPageBreak/>
        <w:t>and 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1"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1"/>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902381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w:t>
      </w:r>
      <w:r w:rsidR="006501C2">
        <w:rPr>
          <w:rFonts w:ascii="Times New Roman" w:eastAsia="Times New Roman" w:hAnsi="Times New Roman" w:cs="Times New Roman"/>
          <w:sz w:val="24"/>
          <w:szCs w:val="24"/>
        </w:rPr>
        <w:t xml:space="preserve">an </w:t>
      </w:r>
      <w:r w:rsidR="00D8535D" w:rsidRPr="007418CF">
        <w:rPr>
          <w:rFonts w:ascii="Times New Roman" w:eastAsia="Times New Roman" w:hAnsi="Times New Roman" w:cs="Times New Roman"/>
          <w:sz w:val="24"/>
          <w:szCs w:val="24"/>
        </w:rPr>
        <w:t xml:space="preserve">increased </w:t>
      </w:r>
      <w:r w:rsidR="006A547B">
        <w:rPr>
          <w:rFonts w:ascii="Times New Roman" w:eastAsia="Times New Roman" w:hAnsi="Times New Roman" w:cs="Times New Roman"/>
          <w:sz w:val="24"/>
          <w:szCs w:val="24"/>
        </w:rPr>
        <w:lastRenderedPageBreak/>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While the potential does exist for both diatoms and filamentous taxa to 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532EAF26"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0091395E"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 xml:space="preserve">(Rosenberger et al. </w:t>
      </w:r>
      <w:r w:rsidR="005F6DEA" w:rsidRPr="007418CF">
        <w:rPr>
          <w:rFonts w:ascii="Times New Roman" w:hAnsi="Times New Roman" w:cs="Times New Roman"/>
          <w:sz w:val="24"/>
          <w:highlight w:val="white"/>
        </w:rPr>
        <w:lastRenderedPageBreak/>
        <w:t>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01B1BBE7"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599C6D1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lastRenderedPageBreak/>
        <w:t>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Shishlyannikov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593E186C"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w:t>
      </w:r>
      <w:r w:rsidR="000F2398" w:rsidRPr="007418CF">
        <w:rPr>
          <w:rFonts w:ascii="Times New Roman" w:eastAsia="Times New Roman" w:hAnsi="Times New Roman" w:cs="Times New Roman"/>
          <w:sz w:val="24"/>
          <w:szCs w:val="24"/>
          <w:highlight w:val="white"/>
        </w:rPr>
        <w:lastRenderedPageBreak/>
        <w:t>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3D45C06F"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1-15</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mixing model suggest that diatoms constitute a large majority of amphipods’ diets (Figure </w:t>
      </w:r>
      <w:r w:rsidR="006501C2">
        <w:rPr>
          <w:rFonts w:ascii="Times New Roman" w:eastAsia="Times New Roman" w:hAnsi="Times New Roman" w:cs="Times New Roman"/>
          <w:sz w:val="24"/>
          <w:szCs w:val="24"/>
        </w:rPr>
        <w:t>6B</w:t>
      </w:r>
      <w:r w:rsidR="00AA5BB3">
        <w:rPr>
          <w:rFonts w:ascii="Times New Roman" w:eastAsia="Times New Roman" w:hAnsi="Times New Roman" w:cs="Times New Roman"/>
          <w:sz w:val="24"/>
          <w:szCs w:val="24"/>
        </w:rPr>
        <w:t xml:space="preserve">), even though diatoms tended to be less abundant in periphyton communities relative to filamentous taxa along </w:t>
      </w:r>
      <w:proofErr w:type="gramStart"/>
      <w:r w:rsidR="00AA5BB3">
        <w:rPr>
          <w:rFonts w:ascii="Times New Roman" w:eastAsia="Times New Roman" w:hAnsi="Times New Roman" w:cs="Times New Roman"/>
          <w:sz w:val="24"/>
          <w:szCs w:val="24"/>
        </w:rPr>
        <w:t>our</w:t>
      </w:r>
      <w:proofErr w:type="gramEnd"/>
      <w:r w:rsidR="00AA5BB3">
        <w:rPr>
          <w:rFonts w:ascii="Times New Roman" w:eastAsia="Times New Roman" w:hAnsi="Times New Roman" w:cs="Times New Roman"/>
          <w:sz w:val="24"/>
          <w:szCs w:val="24"/>
        </w:rPr>
        <w:t xml:space="preserve"> transect.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w:t>
      </w:r>
      <w:r w:rsidR="003B079F">
        <w:rPr>
          <w:rFonts w:ascii="Times New Roman" w:eastAsia="Times New Roman" w:hAnsi="Times New Roman" w:cs="Times New Roman"/>
          <w:sz w:val="24"/>
          <w:szCs w:val="24"/>
        </w:rPr>
        <w:t xml:space="preserve">Similarly, amphipods may become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when living diatoms become less abundant. Because amphipods’ fatty acid signatures still reflect a </w:t>
      </w:r>
      <w:r w:rsidR="003B079F">
        <w:rPr>
          <w:rFonts w:ascii="Times New Roman" w:eastAsia="Times New Roman" w:hAnsi="Times New Roman" w:cs="Times New Roman"/>
          <w:sz w:val="24"/>
          <w:szCs w:val="24"/>
        </w:rPr>
        <w:lastRenderedPageBreak/>
        <w:t xml:space="preserve">predominately diatom-associated diet </w:t>
      </w:r>
      <w:r w:rsidR="006F7509">
        <w:rPr>
          <w:rFonts w:ascii="Times New Roman" w:eastAsia="Times New Roman" w:hAnsi="Times New Roman" w:cs="Times New Roman"/>
          <w:sz w:val="24"/>
          <w:szCs w:val="24"/>
        </w:rPr>
        <w:t xml:space="preserve">(Figure </w:t>
      </w:r>
      <w:r w:rsidR="006501C2">
        <w:rPr>
          <w:rFonts w:ascii="Times New Roman" w:eastAsia="Times New Roman" w:hAnsi="Times New Roman" w:cs="Times New Roman"/>
          <w:sz w:val="24"/>
          <w:szCs w:val="24"/>
        </w:rPr>
        <w:t xml:space="preserve">6B; </w:t>
      </w:r>
      <w:r w:rsidR="006F7509">
        <w:rPr>
          <w:rFonts w:ascii="Times New Roman" w:eastAsia="Times New Roman" w:hAnsi="Times New Roman" w:cs="Times New Roman"/>
          <w:sz w:val="24"/>
          <w:szCs w:val="24"/>
        </w:rPr>
        <w:t xml:space="preserve">7; S13) </w:t>
      </w:r>
      <w:r w:rsidR="003B079F">
        <w:rPr>
          <w:rFonts w:ascii="Times New Roman" w:eastAsia="Times New Roman" w:hAnsi="Times New Roman" w:cs="Times New Roman"/>
          <w:sz w:val="24"/>
          <w:szCs w:val="24"/>
        </w:rPr>
        <w:t>and detrital fatty acid</w:t>
      </w:r>
      <w:r w:rsidR="007516C4">
        <w:rPr>
          <w:rFonts w:ascii="Times New Roman" w:eastAsia="Times New Roman" w:hAnsi="Times New Roman" w:cs="Times New Roman"/>
          <w:sz w:val="24"/>
          <w:szCs w:val="24"/>
        </w:rPr>
        <w:t>s tend</w:t>
      </w:r>
      <w:r w:rsidR="003B079F">
        <w:rPr>
          <w:rFonts w:ascii="Times New Roman" w:eastAsia="Times New Roman" w:hAnsi="Times New Roman" w:cs="Times New Roman"/>
          <w:sz w:val="24"/>
          <w:szCs w:val="24"/>
        </w:rPr>
        <w:t xml:space="preserve"> to reflect the composite fatty acids of the</w:t>
      </w:r>
      <w:r w:rsidR="007516C4">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 xml:space="preserve">community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Tenore et al. 1984; Wilson et al. 2001; Vonk et al. 2016)</w:t>
      </w:r>
      <w:r w:rsidR="006F7509">
        <w:rPr>
          <w:rFonts w:ascii="Times New Roman" w:eastAsia="Times New Roman" w:hAnsi="Times New Roman" w:cs="Times New Roman"/>
          <w:sz w:val="24"/>
          <w:szCs w:val="24"/>
        </w:rPr>
        <w:fldChar w:fldCharType="end"/>
      </w:r>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 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6501C2">
        <w:rPr>
          <w:rFonts w:ascii="Times New Roman" w:eastAsia="Times New Roman" w:hAnsi="Times New Roman" w:cs="Times New Roman"/>
          <w:sz w:val="24"/>
          <w:szCs w:val="24"/>
        </w:rPr>
        <w:instrText xml:space="preserve"> ADDIN ZOTERO_ITEM CSL_CITATION {"citationID":"ju87sP9M","properties":{"formattedCitation":"(Klein Breteler et al. 1999; Veloza et al. 2006; Hiltunen et al. 2017; Yoshioka et al. 2019)","plainCitation":"(Klein Breteler et al. 1999; Veloza et al. 2006; Hiltunen et al. 2017; Yoshioka et al. 2019)","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id":4592,"uris":["http://zotero.org/users/2645460/items/E627W2DX"],"uri":["http://zotero.org/users/2645460/items/E627W2DX"],"itemData":{"id":4592,"type":"article-journal","abstract":"Negative consequences of parasites and disease on hosts are usually better understood than their multifaceted ecosystem effects. The pathogen Labyrinthula zosterae (Lz) causes eelgrass wasting disease but has relatives that produce large quantities of nutritionally valuable long-chain polyunsaturated fatty acids (LCPUFA) such as docosahexaenoic acid (DHA). Here we quantify the fatty acids (FA) of Lz cultured on artificial media, eelgrass-based media, and eelgrass segments to investigate whether Lz may similarly produce LCPUFA. We also assess whether fieldcollected lesions show similar FA patterns to laboratory-inoculated eelgrass. We find that Lz produces DHA as its dominant FA along with other essential FA on both artificial and eelgrass-based media. DHA content was greater in both laboratory-inoculated and field-collected diseased eelgrass relative to their respective controls. If Lz’s production scales in situ, it may present an unrecognized source of LCPUFA in eelgrass ecosystems.","container-title":"Diseases of Aquatic Organisms","DOI":"10.3354/dao03382","ISSN":"0177-5103, 1616-1580","issue":"2","journalAbbreviation":"Dis. Aquat. Org.","language":"en","page":"89-95","source":"DOI.org (Crossref)","title":"Eelgrass pathogen Labyrinthula zosterae synthesizes essential fatty acids","volume":"135","author":[{"family":"Yoshioka","given":"Rm"},{"family":"Schram","given":"Jb"},{"family":"Galloway","given":"Awe"}],"issued":{"date-parts":[["2019",7,2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6501C2" w:rsidRPr="006501C2">
        <w:rPr>
          <w:rFonts w:ascii="Times New Roman" w:hAnsi="Times New Roman" w:cs="Times New Roman"/>
          <w:sz w:val="24"/>
        </w:rPr>
        <w:t>(Klein Breteler et al. 1999; Veloza et al. 2006; Hiltunen et al. 2017; Yoshioka et al. 2019)</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to deep littoral zones (e.g., 10-100 m), where diatoms 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31090EF8"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C62023">
        <w:rPr>
          <w:rFonts w:ascii="Times New Roman" w:eastAsia="Times New Roman" w:hAnsi="Times New Roman" w:cs="Times New Roman"/>
          <w:sz w:val="24"/>
          <w:szCs w:val="24"/>
        </w:rPr>
        <w:t xml:space="preserve"> and </w:t>
      </w:r>
      <w:proofErr w:type="spellStart"/>
      <w:r w:rsidR="00C62023">
        <w:rPr>
          <w:rFonts w:ascii="Times New Roman" w:eastAsia="Times New Roman" w:hAnsi="Times New Roman" w:cs="Times New Roman"/>
          <w:sz w:val="24"/>
          <w:szCs w:val="24"/>
        </w:rPr>
        <w:t>Bondarenko</w:t>
      </w:r>
      <w:proofErr w:type="spellEnd"/>
      <w:r w:rsidR="00C62023">
        <w:rPr>
          <w:rFonts w:ascii="Times New Roman" w:eastAsia="Times New Roman" w:hAnsi="Times New Roman" w:cs="Times New Roman"/>
          <w:sz w:val="24"/>
          <w:szCs w:val="24"/>
        </w:rPr>
        <w:t xml:space="preserve"> et al. </w:t>
      </w:r>
      <w:r w:rsidR="00C62023">
        <w:rPr>
          <w:rFonts w:ascii="Times New Roman" w:eastAsia="Times New Roman" w:hAnsi="Times New Roman" w:cs="Times New Roman"/>
          <w:sz w:val="24"/>
          <w:szCs w:val="24"/>
        </w:rPr>
        <w:fldChar w:fldCharType="begin"/>
      </w:r>
      <w:r w:rsidR="00E90DA0">
        <w:rPr>
          <w:rFonts w:ascii="Times New Roman" w:eastAsia="Times New Roman" w:hAnsi="Times New Roman" w:cs="Times New Roman"/>
          <w:sz w:val="24"/>
          <w:szCs w:val="24"/>
        </w:rPr>
        <w:instrText xml:space="preserve"> ADDIN ZOTERO_ITEM CSL_CITATION {"citationID":"TM5UAXGy","properties":{"formattedCitation":"(Bondarenko et al. 2021)","plainCitation":"(Bondarenko et al. 2021)","dontUpdate":true,"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C62023">
        <w:rPr>
          <w:rFonts w:ascii="Times New Roman" w:eastAsia="Times New Roman" w:hAnsi="Times New Roman" w:cs="Times New Roman"/>
          <w:sz w:val="24"/>
          <w:szCs w:val="24"/>
        </w:rPr>
        <w:fldChar w:fldCharType="separate"/>
      </w:r>
      <w:r w:rsidR="00C62023" w:rsidRPr="00995D41">
        <w:rPr>
          <w:rFonts w:ascii="Times New Roman" w:hAnsi="Times New Roman" w:cs="Times New Roman"/>
          <w:sz w:val="24"/>
        </w:rPr>
        <w:t>(2021)</w:t>
      </w:r>
      <w:r w:rsidR="00C62023">
        <w:rPr>
          <w:rFonts w:ascii="Times New Roman" w:eastAsia="Times New Roman" w:hAnsi="Times New Roman" w:cs="Times New Roman"/>
          <w:sz w:val="24"/>
          <w:szCs w:val="24"/>
        </w:rPr>
        <w:fldChar w:fldCharType="end"/>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w:t>
      </w:r>
      <w:r w:rsidR="00DA2137" w:rsidRPr="007418CF">
        <w:rPr>
          <w:rFonts w:ascii="Times New Roman" w:eastAsia="Times New Roman" w:hAnsi="Times New Roman" w:cs="Times New Roman"/>
          <w:sz w:val="24"/>
          <w:szCs w:val="24"/>
        </w:rPr>
        <w:lastRenderedPageBreak/>
        <w:t xml:space="preserve">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by selectively grazing on diatoms</w:t>
      </w:r>
      <w:r w:rsidR="001F77E6">
        <w:rPr>
          <w:rFonts w:ascii="Times New Roman" w:eastAsia="Times New Roman" w:hAnsi="Times New Roman" w:cs="Times New Roman"/>
          <w:sz w:val="24"/>
          <w:szCs w:val="24"/>
        </w:rPr>
        <w:t xml:space="preserve">, (2) by 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0C162091"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w:t>
      </w:r>
      <w:r w:rsidR="00D96BE2">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hen PPCP data </w:t>
      </w:r>
      <w:r w:rsidR="00C10024" w:rsidRPr="007418CF">
        <w:rPr>
          <w:rFonts w:ascii="Times New Roman" w:eastAsia="Times New Roman" w:hAnsi="Times New Roman" w:cs="Times New Roman"/>
          <w:sz w:val="24"/>
          <w:szCs w:val="24"/>
        </w:rPr>
        <w:lastRenderedPageBreak/>
        <w:t>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7F628090" w14:textId="77777777" w:rsidR="006501C2" w:rsidRDefault="00A92B32" w:rsidP="006501C2">
      <w:pPr>
        <w:pStyle w:val="Bibliography"/>
      </w:pPr>
      <w:r w:rsidRPr="007418CF">
        <w:fldChar w:fldCharType="begin"/>
      </w:r>
      <w:r w:rsidR="00ED6B1A" w:rsidRPr="007418CF">
        <w:instrText xml:space="preserve"> ADDIN ZOTERO_BIBL {"uncited":[],"omitted":[],"custom":[]} CSL_BIBLIOGRAPHY </w:instrText>
      </w:r>
      <w:r w:rsidRPr="007418CF">
        <w:fldChar w:fldCharType="separate"/>
      </w:r>
      <w:r w:rsidR="006501C2">
        <w:t xml:space="preserve">Anderson, M. J. 2001. A new method for non-parametric multivariate analysis of variance. Austral Ecology </w:t>
      </w:r>
      <w:r w:rsidR="006501C2">
        <w:rPr>
          <w:b/>
          <w:bCs/>
        </w:rPr>
        <w:t>26</w:t>
      </w:r>
      <w:r w:rsidR="006501C2">
        <w:t>: 32–46. doi:10.1111/j.1442-9993.2001.01070.pp.x</w:t>
      </w:r>
    </w:p>
    <w:p w14:paraId="00EB1C16" w14:textId="77777777" w:rsidR="006501C2" w:rsidRDefault="006501C2" w:rsidP="006501C2">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56A13090" w14:textId="77777777" w:rsidR="006501C2" w:rsidRDefault="006501C2" w:rsidP="006501C2">
      <w:pPr>
        <w:pStyle w:val="Bibliography"/>
      </w:pPr>
      <w:r>
        <w:t xml:space="preserve">Anisimov, O., and S. Reneva. 2006. Permafrost and Changing Climate: The Russian Perspective. Ambio </w:t>
      </w:r>
      <w:r>
        <w:rPr>
          <w:b/>
          <w:bCs/>
        </w:rPr>
        <w:t>35</w:t>
      </w:r>
      <w:r>
        <w:t>: 169–175.</w:t>
      </w:r>
    </w:p>
    <w:p w14:paraId="00D0E37A" w14:textId="77777777" w:rsidR="006501C2" w:rsidRDefault="006501C2" w:rsidP="006501C2">
      <w:pPr>
        <w:pStyle w:val="Bibliography"/>
      </w:pPr>
      <w:r>
        <w:t xml:space="preserve">Arnnok, P., R. R. Singh, R. Burakham, A. Pérez-Fuentetaja, and D. S. Aga. 2017. Selective Uptake and Bioaccumulation of Antidepressants in Fish from Effluent-Impacted Niagara River. Environ. Sci. Technol. </w:t>
      </w:r>
      <w:r>
        <w:rPr>
          <w:b/>
          <w:bCs/>
        </w:rPr>
        <w:t>51</w:t>
      </w:r>
      <w:r>
        <w:t>: 10652–10662. doi:10.1021/acs.est.7b02912</w:t>
      </w:r>
    </w:p>
    <w:p w14:paraId="68B3721F" w14:textId="77777777" w:rsidR="006501C2" w:rsidRDefault="006501C2" w:rsidP="006501C2">
      <w:pPr>
        <w:pStyle w:val="Bibliography"/>
      </w:pPr>
      <w:r>
        <w:t>Atkins, K. S., S. H. Hackley, B. C. Allen, S. Watanabe, J. E. Reuter, and S. G. Schladow. 2021. Variability in periphyton community and biomass over 37 years in Lake Tahoe (CA-NV). Hydrobiologia. doi:10.1007/s10750-021-04533-w</w:t>
      </w:r>
    </w:p>
    <w:p w14:paraId="472DEEF2" w14:textId="77777777" w:rsidR="006501C2" w:rsidRDefault="006501C2" w:rsidP="006501C2">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48349D7E" w14:textId="77777777" w:rsidR="006501C2" w:rsidRDefault="006501C2" w:rsidP="006501C2">
      <w:pPr>
        <w:pStyle w:val="Bibliography"/>
      </w:pPr>
      <w:r>
        <w:t>Baquero, O. S. 2019. ggsn: North Symbols and Scale Bars for Maps Created with “ggplot2” or “ggmap,.”</w:t>
      </w:r>
    </w:p>
    <w:p w14:paraId="258AD3FA" w14:textId="77777777" w:rsidR="006501C2" w:rsidRDefault="006501C2" w:rsidP="006501C2">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59F2D232" w14:textId="77777777" w:rsidR="006501C2" w:rsidRDefault="006501C2" w:rsidP="006501C2">
      <w:pPr>
        <w:pStyle w:val="Bibliography"/>
      </w:pPr>
      <w:r>
        <w:t xml:space="preserve">Bendz, D., N. A. Paxéus, T. R. Ginn, and F. J. Loge. 2005. Occurrence and fate of pharmaceutically active compounds in the environment, a case study: Höje River in </w:t>
      </w:r>
      <w:r>
        <w:lastRenderedPageBreak/>
        <w:t xml:space="preserve">Sweden. Journal of Hazardous Materials </w:t>
      </w:r>
      <w:r>
        <w:rPr>
          <w:b/>
          <w:bCs/>
        </w:rPr>
        <w:t>122</w:t>
      </w:r>
      <w:r>
        <w:t>: 195–204. doi:10.1016/j.jhazmat.2005.03.012</w:t>
      </w:r>
    </w:p>
    <w:p w14:paraId="5376A0BA" w14:textId="77777777" w:rsidR="006501C2" w:rsidRDefault="006501C2" w:rsidP="006501C2">
      <w:pPr>
        <w:pStyle w:val="Bibliography"/>
      </w:pPr>
      <w:r>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0900F43D" w14:textId="77777777" w:rsidR="006501C2" w:rsidRDefault="006501C2" w:rsidP="006501C2">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04A67486" w14:textId="77777777" w:rsidR="006501C2" w:rsidRDefault="006501C2" w:rsidP="006501C2">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00D0DA2D" w14:textId="77777777" w:rsidR="006501C2" w:rsidRDefault="006501C2" w:rsidP="006501C2">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674EAB3D" w14:textId="77777777" w:rsidR="006501C2" w:rsidRDefault="006501C2" w:rsidP="006501C2">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500C3A85" w14:textId="77777777" w:rsidR="006501C2" w:rsidRDefault="006501C2" w:rsidP="006501C2">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002DF330" w14:textId="77777777" w:rsidR="006501C2" w:rsidRDefault="006501C2" w:rsidP="006501C2">
      <w:pPr>
        <w:pStyle w:val="Bibliography"/>
      </w:pPr>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7DD71701" w14:textId="77777777" w:rsidR="006501C2" w:rsidRDefault="006501C2" w:rsidP="006501C2">
      <w:pPr>
        <w:pStyle w:val="Bibliography"/>
      </w:pPr>
      <w:r>
        <w:lastRenderedPageBreak/>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3F9A85C3" w14:textId="77777777" w:rsidR="006501C2" w:rsidRDefault="006501C2" w:rsidP="006501C2">
      <w:pPr>
        <w:pStyle w:val="Bibliography"/>
      </w:pPr>
      <w:r>
        <w:t xml:space="preserve">Clarke, K. R. 1993. Non-parametric multivariate analyses of changes in community structure. Australian Journal of Ecology </w:t>
      </w:r>
      <w:r>
        <w:rPr>
          <w:b/>
          <w:bCs/>
        </w:rPr>
        <w:t>18</w:t>
      </w:r>
      <w:r>
        <w:t>: 117–143. doi:https://doi.org/10.1111/j.1442-9993.1993.tb00438.x</w:t>
      </w:r>
    </w:p>
    <w:p w14:paraId="260A7092" w14:textId="77777777" w:rsidR="006501C2" w:rsidRDefault="006501C2" w:rsidP="006501C2">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798D45A3" w14:textId="77777777" w:rsidR="006501C2" w:rsidRDefault="006501C2" w:rsidP="006501C2">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3BB56BB0" w14:textId="77777777" w:rsidR="006501C2" w:rsidRDefault="006501C2" w:rsidP="006501C2">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39F100F3" w14:textId="77777777" w:rsidR="006501C2" w:rsidRDefault="006501C2" w:rsidP="006501C2">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6DBE4517" w14:textId="77777777" w:rsidR="006501C2" w:rsidRDefault="006501C2" w:rsidP="006501C2">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376D62E4" w14:textId="77777777" w:rsidR="006501C2" w:rsidRDefault="006501C2" w:rsidP="006501C2">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7A778F14" w14:textId="77777777" w:rsidR="006501C2" w:rsidRDefault="006501C2" w:rsidP="006501C2">
      <w:pPr>
        <w:pStyle w:val="Bibliography"/>
      </w:pPr>
      <w:r>
        <w:lastRenderedPageBreak/>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57B8F2B1" w14:textId="77777777" w:rsidR="006501C2" w:rsidRDefault="006501C2" w:rsidP="006501C2">
      <w:pPr>
        <w:pStyle w:val="Bibliography"/>
      </w:pPr>
      <w:r>
        <w:t xml:space="preserve">Dzieweczynski, T. L., B. A. Campbell, and J. L. Kane. 2016. Dose-dependent fluoxetine effects on boldness in male Siamese fighting fish. Journal of Experimental Biology </w:t>
      </w:r>
      <w:r>
        <w:rPr>
          <w:b/>
          <w:bCs/>
        </w:rPr>
        <w:t>219</w:t>
      </w:r>
      <w:r>
        <w:t>: 797–804. doi:10.1242/jeb.132761</w:t>
      </w:r>
    </w:p>
    <w:p w14:paraId="6D435706" w14:textId="77777777" w:rsidR="006501C2" w:rsidRDefault="006501C2" w:rsidP="006501C2">
      <w:pPr>
        <w:pStyle w:val="Bibliography"/>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4B6E8281" w14:textId="77777777" w:rsidR="006501C2" w:rsidRDefault="006501C2" w:rsidP="006501C2">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69917C7B" w14:textId="77777777" w:rsidR="006501C2" w:rsidRDefault="006501C2" w:rsidP="006501C2">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0D6170ED" w14:textId="77777777" w:rsidR="006501C2" w:rsidRDefault="006501C2" w:rsidP="006501C2">
      <w:pPr>
        <w:pStyle w:val="Bibliography"/>
      </w:pPr>
      <w:r>
        <w:t>Fellows, I., and  using the Jm. library by J. P. Stotz. 2019. OpenStreetMap: Access to Open Street Map Raster Images,.</w:t>
      </w:r>
    </w:p>
    <w:p w14:paraId="6E35D956" w14:textId="77777777" w:rsidR="006501C2" w:rsidRDefault="006501C2" w:rsidP="006501C2">
      <w:pPr>
        <w:pStyle w:val="Bibliography"/>
      </w:pPr>
      <w:r>
        <w:t>Firke, S. 2020. janitor: Simple Tools for Examining and Cleaning Dirty Data,.</w:t>
      </w:r>
    </w:p>
    <w:p w14:paraId="22DF9CA6" w14:textId="77777777" w:rsidR="006501C2" w:rsidRDefault="006501C2" w:rsidP="006501C2">
      <w:pPr>
        <w:pStyle w:val="Bibliography"/>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77894F10" w14:textId="77777777" w:rsidR="006501C2" w:rsidRDefault="006501C2" w:rsidP="006501C2">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t>
      </w:r>
      <w:r>
        <w:lastRenderedPageBreak/>
        <w:t xml:space="preserve">water sources. SCIENCE OF THE TOTAL ENVIRONMENT </w:t>
      </w:r>
      <w:r>
        <w:rPr>
          <w:b/>
          <w:bCs/>
        </w:rPr>
        <w:t>402</w:t>
      </w:r>
      <w:r>
        <w:t>: 201–216. doi:10.1016/j.scitotenv.2008.02.021</w:t>
      </w:r>
    </w:p>
    <w:p w14:paraId="69AB12F2" w14:textId="77777777" w:rsidR="006501C2" w:rsidRDefault="006501C2" w:rsidP="006501C2">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6302AAC0" w14:textId="77777777" w:rsidR="006501C2" w:rsidRDefault="006501C2" w:rsidP="006501C2">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785D639C" w14:textId="77777777" w:rsidR="006501C2" w:rsidRDefault="006501C2" w:rsidP="006501C2">
      <w:pPr>
        <w:pStyle w:val="Bibliography"/>
      </w:pPr>
      <w:r>
        <w:t>Garnier, S. 2018. viridis: Default Color Maps from “matplotlib,.”</w:t>
      </w:r>
    </w:p>
    <w:p w14:paraId="31C34C09" w14:textId="77777777" w:rsidR="006501C2" w:rsidRDefault="006501C2" w:rsidP="006501C2">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2C48D28F" w14:textId="77777777" w:rsidR="006501C2" w:rsidRDefault="006501C2" w:rsidP="006501C2">
      <w:pPr>
        <w:pStyle w:val="Bibliography"/>
      </w:pPr>
      <w:r>
        <w:t>GOST:18309-2014. 2016. Methods for determination of phosphorus-containing matters (with corrections) (Методы определения фосфорсодержащих веществ).</w:t>
      </w:r>
    </w:p>
    <w:p w14:paraId="00C270E6" w14:textId="77777777" w:rsidR="006501C2" w:rsidRDefault="006501C2" w:rsidP="006501C2">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3E71DCD4" w14:textId="77777777" w:rsidR="006501C2" w:rsidRDefault="006501C2" w:rsidP="006501C2">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3131907A" w14:textId="77777777" w:rsidR="006501C2" w:rsidRDefault="006501C2" w:rsidP="006501C2">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558066FE" w14:textId="77777777" w:rsidR="006501C2" w:rsidRDefault="006501C2" w:rsidP="006501C2">
      <w:pPr>
        <w:pStyle w:val="Bibliography"/>
      </w:pPr>
      <w:r>
        <w:lastRenderedPageBreak/>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39FC13D6" w14:textId="77777777" w:rsidR="006501C2" w:rsidRDefault="006501C2" w:rsidP="006501C2">
      <w:pPr>
        <w:pStyle w:val="Bibliography"/>
      </w:pPr>
      <w:r>
        <w:t xml:space="preserve">Hampton, S. E., S. McGowan, T. Ozersky, and others. 2018. Recent ecological change in ancient lakes. Limnology and Oceanography </w:t>
      </w:r>
      <w:r>
        <w:rPr>
          <w:b/>
          <w:bCs/>
        </w:rPr>
        <w:t>63</w:t>
      </w:r>
      <w:r>
        <w:t>: 2277–2304. doi:10.1002/lno.10938</w:t>
      </w:r>
    </w:p>
    <w:p w14:paraId="1691D25C" w14:textId="77777777" w:rsidR="006501C2" w:rsidRDefault="006501C2" w:rsidP="006501C2">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733FD030" w14:textId="77777777" w:rsidR="006501C2" w:rsidRDefault="006501C2" w:rsidP="006501C2">
      <w:pPr>
        <w:pStyle w:val="Bibliography"/>
      </w:pPr>
      <w:r>
        <w:t>Happel, A., J. Pike, S. Czesny, and J. Rinchard. 2021. An empirical test of fatty acid based diet estimation models. Food Webs e00197. doi:10.1016/j.fooweb.2021.e00197</w:t>
      </w:r>
    </w:p>
    <w:p w14:paraId="7222A730" w14:textId="77777777" w:rsidR="006501C2" w:rsidRDefault="006501C2" w:rsidP="006501C2">
      <w:pPr>
        <w:pStyle w:val="Bibliography"/>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3674D00E" w14:textId="77777777" w:rsidR="006501C2" w:rsidRDefault="006501C2" w:rsidP="006501C2">
      <w:pPr>
        <w:pStyle w:val="Bibliography"/>
      </w:pPr>
      <w:r>
        <w:t>Hester, J., and H. Wickham. 2019. fs: Cross-Platform File System Operations Based on “libuv,.”</w:t>
      </w:r>
    </w:p>
    <w:p w14:paraId="3A5E670D" w14:textId="77777777" w:rsidR="006501C2" w:rsidRDefault="006501C2" w:rsidP="006501C2">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52A43FE1" w14:textId="77777777" w:rsidR="006501C2" w:rsidRDefault="006501C2" w:rsidP="006501C2">
      <w:pPr>
        <w:pStyle w:val="Bibliography"/>
      </w:pPr>
      <w:r>
        <w:t xml:space="preserve">Hollingsworth, R. G., J. W. Armstrong, and E. Campbell. 2002. Caffeine as a repellent for slugs and snails. Nature </w:t>
      </w:r>
      <w:r>
        <w:rPr>
          <w:b/>
          <w:bCs/>
        </w:rPr>
        <w:t>417</w:t>
      </w:r>
      <w:r>
        <w:t>: 915–916. doi:10.1038/417915a</w:t>
      </w:r>
    </w:p>
    <w:p w14:paraId="023372A2" w14:textId="77777777" w:rsidR="006501C2" w:rsidRDefault="006501C2" w:rsidP="006501C2">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0AC166CE" w14:textId="77777777" w:rsidR="006501C2" w:rsidRDefault="006501C2" w:rsidP="006501C2">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389197EC" w14:textId="77777777" w:rsidR="006501C2" w:rsidRDefault="006501C2" w:rsidP="006501C2">
      <w:pPr>
        <w:pStyle w:val="Bibliography"/>
      </w:pPr>
      <w:r>
        <w:lastRenderedPageBreak/>
        <w:t>Izhboldina, L. A. 2007. Guide and Key to Benthic and Periphyton Algae of Lake Baikal (meio- and macrophytes) with Brief Notes on Their Ecology, Nauka-Centre.</w:t>
      </w:r>
    </w:p>
    <w:p w14:paraId="447E1436" w14:textId="77777777" w:rsidR="006501C2" w:rsidRDefault="006501C2" w:rsidP="006501C2">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33DA4438" w14:textId="77777777" w:rsidR="006501C2" w:rsidRDefault="006501C2" w:rsidP="006501C2">
      <w:pPr>
        <w:pStyle w:val="Bibliography"/>
      </w:pPr>
      <w:r>
        <w:t xml:space="preserve">Jakob, L., K. P. Vereshchagina, A. Tillmann, and others. 2021. Thermal reaction norms of key metabolic enzymes reflect divergent physiological and behavioral adaptations of closely related amphipod species. Scientific Reports </w:t>
      </w:r>
      <w:r>
        <w:rPr>
          <w:b/>
          <w:bCs/>
        </w:rPr>
        <w:t>11</w:t>
      </w:r>
      <w:r>
        <w:t>: 4562. doi:10.1038/s41598-021-83748-2</w:t>
      </w:r>
    </w:p>
    <w:p w14:paraId="5777E1B3" w14:textId="77777777" w:rsidR="006501C2" w:rsidRDefault="006501C2" w:rsidP="006501C2">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2D1A6333" w14:textId="77777777" w:rsidR="006501C2" w:rsidRDefault="006501C2" w:rsidP="006501C2">
      <w:pPr>
        <w:pStyle w:val="Bibliography"/>
      </w:pPr>
      <w:r>
        <w:t>Johnson, R. A., and D. V. Wichern. 2007. Applied Multivariate Statistical Analysis, 6th ed. Prentice Hall.</w:t>
      </w:r>
    </w:p>
    <w:p w14:paraId="685C66D4" w14:textId="77777777" w:rsidR="006501C2" w:rsidRDefault="006501C2" w:rsidP="006501C2">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3BE1C1E9" w14:textId="77777777" w:rsidR="006501C2" w:rsidRDefault="006501C2" w:rsidP="006501C2">
      <w:pPr>
        <w:pStyle w:val="Bibliography"/>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5ED8DAE3" w14:textId="77777777" w:rsidR="006501C2" w:rsidRDefault="006501C2" w:rsidP="006501C2">
      <w:pPr>
        <w:pStyle w:val="Bibliography"/>
      </w:pPr>
      <w:r>
        <w:t>Kassambara, A. 2019. ggpubr: “ggplot2” Based Publication Ready Plots,.</w:t>
      </w:r>
    </w:p>
    <w:p w14:paraId="40522F1A" w14:textId="77777777" w:rsidR="006501C2" w:rsidRDefault="006501C2" w:rsidP="006501C2">
      <w:pPr>
        <w:pStyle w:val="Bibliography"/>
      </w:pPr>
      <w:r>
        <w:t>Kassambara, A., and F. Mundt. 2019. factoextra: Extract and Visualize the Results of Multivariate Data Analyses,.</w:t>
      </w:r>
    </w:p>
    <w:p w14:paraId="2BE5BCDB" w14:textId="77777777" w:rsidR="006501C2" w:rsidRDefault="006501C2" w:rsidP="006501C2">
      <w:pPr>
        <w:pStyle w:val="Bibliography"/>
      </w:pPr>
      <w:r>
        <w:t>Kaufman, L., and P. J. Rousseeuw. 2005. Finding Groups in Data: An Introduction to Cluster Analysis, 1st Edition. Wiley-Interscience.</w:t>
      </w:r>
    </w:p>
    <w:p w14:paraId="278AF12E" w14:textId="77777777" w:rsidR="006501C2" w:rsidRDefault="006501C2" w:rsidP="006501C2">
      <w:pPr>
        <w:pStyle w:val="Bibliography"/>
      </w:pPr>
      <w:r>
        <w:t xml:space="preserve">Kaygorodova, I. 2012. An Illustrated Checklist of Leech Species from Lake Baikal (Eastern Siberia, Russia). Dataset Papers in Biology </w:t>
      </w:r>
      <w:r>
        <w:rPr>
          <w:b/>
          <w:bCs/>
        </w:rPr>
        <w:t>2013</w:t>
      </w:r>
      <w:r>
        <w:t>: e261521. doi:10.7167/2013/261521</w:t>
      </w:r>
    </w:p>
    <w:p w14:paraId="18534077" w14:textId="77777777" w:rsidR="006501C2" w:rsidRDefault="006501C2" w:rsidP="006501C2">
      <w:pPr>
        <w:pStyle w:val="Bibliography"/>
      </w:pPr>
      <w:r>
        <w:lastRenderedPageBreak/>
        <w:t xml:space="preserve">Kelly, J. R., and R. E. Scheibling. 2012. Fatty acids as dietary tracers in benthic food webs. Marine Ecology Progress Series </w:t>
      </w:r>
      <w:r>
        <w:rPr>
          <w:b/>
          <w:bCs/>
        </w:rPr>
        <w:t>446</w:t>
      </w:r>
      <w:r>
        <w:t>: 1–22. doi:10.3354/meps09559</w:t>
      </w:r>
    </w:p>
    <w:p w14:paraId="4CDCC509" w14:textId="77777777" w:rsidR="006501C2" w:rsidRDefault="006501C2" w:rsidP="006501C2">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4C7FBFC3" w14:textId="77777777" w:rsidR="006501C2" w:rsidRDefault="006501C2" w:rsidP="006501C2">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5BEC7F58" w14:textId="77777777" w:rsidR="006501C2" w:rsidRDefault="006501C2" w:rsidP="006501C2">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1ADE3534" w14:textId="77777777" w:rsidR="006501C2" w:rsidRDefault="006501C2" w:rsidP="006501C2">
      <w:pPr>
        <w:pStyle w:val="Bibliography"/>
      </w:pPr>
      <w:r>
        <w:t>Kozhov, M. M. 1963. Lake Baikal and its Life, Springer Science &amp; Business Media.</w:t>
      </w:r>
    </w:p>
    <w:p w14:paraId="59ABC463" w14:textId="77777777" w:rsidR="006501C2" w:rsidRDefault="006501C2" w:rsidP="006501C2">
      <w:pPr>
        <w:pStyle w:val="Bibliography"/>
      </w:pPr>
      <w:r>
        <w:t>Kozhova, O. M., and L. R. Izmest’eva. 1998. Lake Baikal: Evolution and Biodiversity, Backhuys Publishers.</w:t>
      </w:r>
    </w:p>
    <w:p w14:paraId="2D99E228" w14:textId="77777777" w:rsidR="006501C2" w:rsidRDefault="006501C2" w:rsidP="006501C2">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0385EA5B" w14:textId="77777777" w:rsidR="006501C2" w:rsidRDefault="006501C2" w:rsidP="006501C2">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437C6606" w14:textId="77777777" w:rsidR="006501C2" w:rsidRDefault="006501C2" w:rsidP="006501C2">
      <w:pPr>
        <w:pStyle w:val="Bibliography"/>
      </w:pPr>
      <w:r>
        <w:t xml:space="preserve">Lambert, D., A. Cattaneo, and R. Carignan. 2008. Periphyton as an early indicator of perturbation in recreational lakes. Can. J. Fish. Aquat. Sci. </w:t>
      </w:r>
      <w:r>
        <w:rPr>
          <w:b/>
          <w:bCs/>
        </w:rPr>
        <w:t>65</w:t>
      </w:r>
      <w:r>
        <w:t>: 258–265. doi:10.1139/f07-168</w:t>
      </w:r>
    </w:p>
    <w:p w14:paraId="1662BA2A" w14:textId="77777777" w:rsidR="006501C2" w:rsidRDefault="006501C2" w:rsidP="006501C2">
      <w:pPr>
        <w:pStyle w:val="Bibliography"/>
      </w:pPr>
      <w:r>
        <w:t>Legendre, P., and L. Legendre. 2012. Numerical Ecology, 3rd ed. Elsevier.</w:t>
      </w:r>
    </w:p>
    <w:p w14:paraId="648CA9C2" w14:textId="77777777" w:rsidR="006501C2" w:rsidRDefault="006501C2" w:rsidP="006501C2">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035962C7" w14:textId="77777777" w:rsidR="006501C2" w:rsidRDefault="006501C2" w:rsidP="006501C2">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172F23F8" w14:textId="77777777" w:rsidR="006501C2" w:rsidRDefault="006501C2" w:rsidP="006501C2">
      <w:pPr>
        <w:pStyle w:val="Bibliography"/>
      </w:pPr>
      <w:r>
        <w:t>Maechler, M., P. Rousseeuw, A. Struyf, M. Hubert, and K. Hornik. 2019. cluster: Cluster Analysis Basics and Extensions,.</w:t>
      </w:r>
    </w:p>
    <w:p w14:paraId="06839300" w14:textId="77777777" w:rsidR="006501C2" w:rsidRDefault="006501C2" w:rsidP="006501C2">
      <w:pPr>
        <w:pStyle w:val="Bibliography"/>
      </w:pPr>
      <w:r>
        <w:t>Mazzella, L., and G. F. Russo. 1989. Grazing effect of two Gibbula species (Mollusca, Archaeogastropoda) on the epiphytic community of Posidonia oceanica leaves.</w:t>
      </w:r>
    </w:p>
    <w:p w14:paraId="00AB196E" w14:textId="77777777" w:rsidR="006501C2" w:rsidRDefault="006501C2" w:rsidP="006501C2">
      <w:pPr>
        <w:pStyle w:val="Bibliography"/>
      </w:pPr>
      <w:r>
        <w:t xml:space="preserve">McIntyre, P. B., and A. S. Flecker. 2006. Rapid turnover of tissue nitrogen of primary consumers in tropical freshwaters. Oecologia </w:t>
      </w:r>
      <w:r>
        <w:rPr>
          <w:b/>
          <w:bCs/>
        </w:rPr>
        <w:t>148</w:t>
      </w:r>
      <w:r>
        <w:t>: 12–21. doi:10.1007/s00442-005-0354-3</w:t>
      </w:r>
    </w:p>
    <w:p w14:paraId="3EFB4DCE" w14:textId="77777777" w:rsidR="006501C2" w:rsidRDefault="006501C2" w:rsidP="006501C2">
      <w:pPr>
        <w:pStyle w:val="Bibliography"/>
      </w:pPr>
      <w:r>
        <w:t>Meyer, M. F., T. Ozersky, K. H. Woo, and others. Under Revision. A unified dataset of co-located sewage pollution, periphyton, and benthic macroinvertebrate community and food web structure from Lake Baikal (Siberia).doi:10.6073/PASTA/76F43144015EC795679BAC508EFA044B</w:t>
      </w:r>
    </w:p>
    <w:p w14:paraId="49E49E32" w14:textId="77777777" w:rsidR="006501C2" w:rsidRDefault="006501C2" w:rsidP="006501C2">
      <w:pPr>
        <w:pStyle w:val="Bibliography"/>
      </w:pPr>
      <w:r>
        <w:t>Meyer, M. F., T. Ozersky, K. H. Woo, and others. 2020. A unified dataset of co-located sewage pollution, periphyton, and benthic macroinvertebrate community and food web structure from Lake Baikal (Siberia).doi:10.6073/PASTA/76F43144015EC795679BAC508EFA044B</w:t>
      </w:r>
    </w:p>
    <w:p w14:paraId="6295B89B" w14:textId="77777777" w:rsidR="006501C2" w:rsidRDefault="006501C2" w:rsidP="006501C2">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24D80759" w14:textId="77777777" w:rsidR="006501C2" w:rsidRDefault="006501C2" w:rsidP="006501C2">
      <w:pPr>
        <w:pStyle w:val="Bibliography"/>
      </w:pPr>
      <w:r>
        <w:t>Meyer, M., T. Ozersky, K. Woo, A. W. E. Galloway, M. R. Brousil, and S. Hampton. 2015. Baikal Food Webs.doi:10.17605/OSF.IO/9TA8Z</w:t>
      </w:r>
    </w:p>
    <w:p w14:paraId="0E9EB089" w14:textId="77777777" w:rsidR="006501C2" w:rsidRDefault="006501C2" w:rsidP="006501C2">
      <w:pPr>
        <w:pStyle w:val="Bibliography"/>
      </w:pPr>
      <w:r>
        <w:lastRenderedPageBreak/>
        <w:t xml:space="preserve">Moore, J. W., D. E. Schindler, M. D. Scheuerell, D. Smith, and J. Frodge. 2003. Lake eutrophication at the urban fringe, Seattle region, USA. AMBIO: A Journal of the Human Environment </w:t>
      </w:r>
      <w:r>
        <w:rPr>
          <w:b/>
          <w:bCs/>
        </w:rPr>
        <w:t>32</w:t>
      </w:r>
      <w:r>
        <w:t>: 13–18.</w:t>
      </w:r>
    </w:p>
    <w:p w14:paraId="78E72B04" w14:textId="77777777" w:rsidR="006501C2" w:rsidRDefault="006501C2" w:rsidP="006501C2">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576A41F2" w14:textId="77777777" w:rsidR="006501C2" w:rsidRDefault="006501C2" w:rsidP="006501C2">
      <w:pPr>
        <w:pStyle w:val="Bibliography"/>
      </w:pPr>
      <w:r>
        <w:t>Moran, P. W., S. E. Cox, S. S. Embrey, R. L. Huffman, T. D. Olsen, and S. C. Fradkin. 2012. Sources and Sinks of Nitrogen and Phosphorus in a Deep, Oligotrophic Lake, Lake Crescent, Olympic National Park, Washington. US Geological Survey.</w:t>
      </w:r>
    </w:p>
    <w:p w14:paraId="2270C6BE" w14:textId="77777777" w:rsidR="006501C2" w:rsidRDefault="006501C2" w:rsidP="006501C2">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5B853B17" w14:textId="77777777" w:rsidR="006501C2" w:rsidRDefault="006501C2" w:rsidP="006501C2">
      <w:pPr>
        <w:pStyle w:val="Bibliography"/>
      </w:pPr>
      <w:r>
        <w:t>Oksanen, J., F. G. Blanchet, M. Friendly, and others. 2019. vegan: Community Ecology Package,.</w:t>
      </w:r>
    </w:p>
    <w:p w14:paraId="2138D9EB" w14:textId="77777777" w:rsidR="006501C2" w:rsidRDefault="006501C2" w:rsidP="006501C2">
      <w:pPr>
        <w:pStyle w:val="Bibliography"/>
      </w:pPr>
      <w:r>
        <w:t xml:space="preserve">Oleksy, I. A., J. S. Baron, and W. S. Beck. 2020. Nutrients and warming alter mountain lake benthic algal structure and function. Freshwater Science </w:t>
      </w:r>
      <w:r>
        <w:rPr>
          <w:b/>
          <w:bCs/>
        </w:rPr>
        <w:t>40</w:t>
      </w:r>
      <w:r>
        <w:t>: 88–102. doi:10.1086/713068</w:t>
      </w:r>
    </w:p>
    <w:p w14:paraId="1D0CC9D1" w14:textId="77777777" w:rsidR="006501C2" w:rsidRDefault="006501C2" w:rsidP="006501C2">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0EA7084F" w14:textId="77777777" w:rsidR="006501C2" w:rsidRDefault="006501C2" w:rsidP="006501C2">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38F666B6" w14:textId="77777777" w:rsidR="006501C2" w:rsidRDefault="006501C2" w:rsidP="006501C2">
      <w:pPr>
        <w:pStyle w:val="Bibliography"/>
      </w:pPr>
      <w:r>
        <w:lastRenderedPageBreak/>
        <w:t xml:space="preserve">Pebesma, E. 2018. Simple Features for R: Standardized Support for Spatial Vector Data. The R Journal </w:t>
      </w:r>
      <w:r>
        <w:rPr>
          <w:b/>
          <w:bCs/>
        </w:rPr>
        <w:t>10</w:t>
      </w:r>
      <w:r>
        <w:t>: 439–446. doi:10.32614/RJ-2018-009</w:t>
      </w:r>
    </w:p>
    <w:p w14:paraId="5FCF2DCE" w14:textId="77777777" w:rsidR="006501C2" w:rsidRDefault="006501C2" w:rsidP="006501C2">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2A1D21F0" w14:textId="77777777" w:rsidR="006501C2" w:rsidRDefault="006501C2" w:rsidP="006501C2">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3AABAF75" w14:textId="77777777" w:rsidR="006501C2" w:rsidRDefault="006501C2" w:rsidP="006501C2">
      <w:pPr>
        <w:pStyle w:val="Bibliography"/>
      </w:pPr>
      <w:r>
        <w:t>R Core Team. 2019. R: A Language and Environment for Statistical Computing,.</w:t>
      </w:r>
    </w:p>
    <w:p w14:paraId="6776E8FA" w14:textId="77777777" w:rsidR="006501C2" w:rsidRDefault="006501C2" w:rsidP="006501C2">
      <w:pPr>
        <w:pStyle w:val="Bibliography"/>
      </w:pPr>
      <w:r>
        <w: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57D4B7FA" w14:textId="77777777" w:rsidR="006501C2" w:rsidRDefault="006501C2" w:rsidP="006501C2">
      <w:pPr>
        <w:pStyle w:val="Bibliography"/>
      </w:pPr>
      <w:r>
        <w:t>RD:52.24.383-2018. 2018. 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 RD:52.24.383-2018. RD:52.24.383-2018.</w:t>
      </w:r>
    </w:p>
    <w:p w14:paraId="16A2E703" w14:textId="77777777" w:rsidR="006501C2" w:rsidRDefault="006501C2" w:rsidP="006501C2">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028514DE" w14:textId="77777777" w:rsidR="006501C2" w:rsidRDefault="006501C2" w:rsidP="006501C2">
      <w:pPr>
        <w:pStyle w:val="Bibliography"/>
      </w:pPr>
      <w:r>
        <w:t xml:space="preserve">Richmond, E. K., E. J. Rosi, A. J. Reisinger, B. R. Hanrahan, R. M. Thompson, and M. R. Grace. 2019. Influences of the antidepressant fluoxetine on stream ecosystem function </w:t>
      </w:r>
      <w:r>
        <w:lastRenderedPageBreak/>
        <w:t xml:space="preserve">and aquatic insect emergence at environmentally realistic concentrations. Journal of Freshwater Ecology </w:t>
      </w:r>
      <w:r>
        <w:rPr>
          <w:b/>
          <w:bCs/>
        </w:rPr>
        <w:t>34</w:t>
      </w:r>
      <w:r>
        <w:t>: 513–531. doi:10.1080/02705060.2019.1629546</w:t>
      </w:r>
    </w:p>
    <w:p w14:paraId="467E33A8" w14:textId="77777777" w:rsidR="006501C2" w:rsidRDefault="006501C2" w:rsidP="006501C2">
      <w:pPr>
        <w:pStyle w:val="Bibliography"/>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729097E9" w14:textId="77777777" w:rsidR="006501C2" w:rsidRDefault="006501C2" w:rsidP="006501C2">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3020BB5C" w14:textId="77777777" w:rsidR="006501C2" w:rsidRDefault="006501C2" w:rsidP="006501C2">
      <w:pPr>
        <w:pStyle w:val="Bibliography"/>
      </w:pPr>
      <w:r>
        <w:t>Robinson, D., and A. Hayes. 2019. broom: Convert Statistical Analysis Objects into Tidy Tibbles,.</w:t>
      </w:r>
    </w:p>
    <w:p w14:paraId="72C079AF" w14:textId="77777777" w:rsidR="006501C2" w:rsidRDefault="006501C2" w:rsidP="006501C2">
      <w:pPr>
        <w:pStyle w:val="Bibliography"/>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5D09106E" w14:textId="77777777" w:rsidR="006501C2" w:rsidRDefault="006501C2" w:rsidP="006501C2">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3FC82E7E" w14:textId="77777777" w:rsidR="006501C2" w:rsidRDefault="006501C2" w:rsidP="006501C2">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7DAC6C24" w14:textId="77777777" w:rsidR="006501C2" w:rsidRDefault="006501C2" w:rsidP="006501C2">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5ABD8F26" w14:textId="77777777" w:rsidR="006501C2" w:rsidRDefault="006501C2" w:rsidP="006501C2">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35297833" w14:textId="77777777" w:rsidR="006501C2" w:rsidRDefault="006501C2" w:rsidP="006501C2">
      <w:pPr>
        <w:pStyle w:val="Bibliography"/>
      </w:pPr>
      <w:r>
        <w:lastRenderedPageBreak/>
        <w:t xml:space="preserve">Sargent, J. R., and S. Falk-Petersen. 1988. The lipid biochemistry of calanoid copepods. Hydrobiologia </w:t>
      </w:r>
      <w:r>
        <w:rPr>
          <w:b/>
          <w:bCs/>
        </w:rPr>
        <w:t>167–168</w:t>
      </w:r>
      <w:r>
        <w:t>: 101–114. doi:10.1007/BF00026297</w:t>
      </w:r>
    </w:p>
    <w:p w14:paraId="12F51CBD" w14:textId="77777777" w:rsidR="006501C2" w:rsidRDefault="006501C2" w:rsidP="006501C2">
      <w:pPr>
        <w:pStyle w:val="Bibliography"/>
      </w:pPr>
      <w:r>
        <w:t xml:space="preserve">Savage, C., and R. Elmgren. 2004. MACROALGAL (FUCUS VESICULOSUS) δ15N VALUES TRACE DECREASE IN SEWAGE INFLUENCE. Ecological Applications </w:t>
      </w:r>
      <w:r>
        <w:rPr>
          <w:b/>
          <w:bCs/>
        </w:rPr>
        <w:t>14</w:t>
      </w:r>
      <w:r>
        <w:t>: 517–526. doi:10.1890/02-5396</w:t>
      </w:r>
    </w:p>
    <w:p w14:paraId="605C3AD3" w14:textId="77777777" w:rsidR="006501C2" w:rsidRDefault="006501C2" w:rsidP="006501C2">
      <w:pPr>
        <w:pStyle w:val="Bibliography"/>
      </w:pPr>
      <w:r>
        <w:t xml:space="preserve">Schram, J. B., M. O. Amsler, A. W. E. Galloway, C. D. Amsler, and J. B. McClintock. 2019. Fatty acid trophic transfer of Antarctic algae to a sympatric amphipod consumer. Antarctic Science </w:t>
      </w:r>
      <w:r>
        <w:rPr>
          <w:b/>
          <w:bCs/>
        </w:rPr>
        <w:t>31</w:t>
      </w:r>
      <w:r>
        <w:t>: 315–316. doi:10.1017/S0954102019000397</w:t>
      </w:r>
    </w:p>
    <w:p w14:paraId="4D49AB62" w14:textId="77777777" w:rsidR="006501C2" w:rsidRDefault="006501C2" w:rsidP="006501C2">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1E40BCAC" w14:textId="77777777" w:rsidR="006501C2" w:rsidRDefault="006501C2" w:rsidP="006501C2">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3492E5CE" w14:textId="77777777" w:rsidR="006501C2" w:rsidRDefault="006501C2" w:rsidP="006501C2">
      <w:pPr>
        <w:pStyle w:val="Bibliography"/>
      </w:pPr>
      <w: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0286E914" w14:textId="77777777" w:rsidR="006501C2" w:rsidRDefault="006501C2" w:rsidP="006501C2">
      <w:pPr>
        <w:pStyle w:val="Bibliography"/>
      </w:pPr>
      <w:r>
        <w:t>Slowikowski, K. 2019. ggrepel: Automatically Position Non-Overlapping Text Labels with “ggplot2,.”</w:t>
      </w:r>
    </w:p>
    <w:p w14:paraId="0CA8648F" w14:textId="77777777" w:rsidR="006501C2" w:rsidRDefault="006501C2" w:rsidP="006501C2">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33266F96" w14:textId="77777777" w:rsidR="006501C2" w:rsidRDefault="006501C2" w:rsidP="006501C2">
      <w:pPr>
        <w:pStyle w:val="Bibliography"/>
      </w:pPr>
      <w:r>
        <w:t>Sneath, P. H. A., and R. R. Sokal. 1973. Numerical Taxonomy: The Principles and Practice of Numerical Classification, W. H. Freeman.</w:t>
      </w:r>
    </w:p>
    <w:p w14:paraId="64938959" w14:textId="77777777" w:rsidR="006501C2" w:rsidRDefault="006501C2" w:rsidP="006501C2">
      <w:pPr>
        <w:pStyle w:val="Bibliography"/>
      </w:pPr>
      <w:r>
        <w:lastRenderedPageBreak/>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0B09114F" w14:textId="77777777" w:rsidR="006501C2" w:rsidRDefault="006501C2" w:rsidP="006501C2">
      <w:pPr>
        <w:pStyle w:val="Bibliography"/>
      </w:pPr>
      <w:r>
        <w:t xml:space="preserve">Stock, B. C., A. L. Jackson, E. J. Ward, A. C. Parnell, D. L. Phillips, and B. X. Semmens. 2018a. Analyzing mixing systems using a new generation of Bayesian tracer mixing models. PeerJ </w:t>
      </w:r>
      <w:r>
        <w:rPr>
          <w:b/>
          <w:bCs/>
        </w:rPr>
        <w:t>6</w:t>
      </w:r>
      <w:r>
        <w:t>: e5096. doi:10.7717/peerj.5096</w:t>
      </w:r>
    </w:p>
    <w:p w14:paraId="75E9CA21" w14:textId="77777777" w:rsidR="006501C2" w:rsidRDefault="006501C2" w:rsidP="006501C2">
      <w:pPr>
        <w:pStyle w:val="Bibliography"/>
      </w:pPr>
      <w:r>
        <w:t>Stock, B., A. Jackson, E. Ward, and J. Venkiteswaran. 2018b. brianstock/MixSIAR 3.1.9, Zenodo.</w:t>
      </w:r>
    </w:p>
    <w:p w14:paraId="24FC4A4D" w14:textId="77777777" w:rsidR="006501C2" w:rsidRDefault="006501C2" w:rsidP="006501C2">
      <w:pPr>
        <w:pStyle w:val="Bibliography"/>
      </w:pPr>
      <w:r>
        <w:t>Sumner, M. D. 2019. spdplyr: Data Manipulation Verbs for the Spatial Classes,.</w:t>
      </w:r>
    </w:p>
    <w:p w14:paraId="7DBB3E9D" w14:textId="77777777" w:rsidR="006501C2" w:rsidRDefault="006501C2" w:rsidP="006501C2">
      <w:pPr>
        <w:pStyle w:val="Bibliography"/>
      </w:pPr>
      <w:r>
        <w:t>Suzuki, R., Y. Terada, and H. Shimodaira. 2019. pvclust: Hierarchical Clustering with P-Values via Multiscale Bootstrap Resampling,.</w:t>
      </w:r>
    </w:p>
    <w:p w14:paraId="135E1AA7" w14:textId="77777777" w:rsidR="006501C2" w:rsidRDefault="006501C2" w:rsidP="006501C2">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1C3137D6" w14:textId="77777777" w:rsidR="006501C2" w:rsidRDefault="006501C2" w:rsidP="006501C2">
      <w:pPr>
        <w:pStyle w:val="Bibliography"/>
      </w:pPr>
      <w:r>
        <w:t xml:space="preserve">Swann, G. E. A., V. N. Panizzo, S. Piccolroaz, and others. 2020. Changing nutrient cycling in Lake Baikal, the world’s oldest lake. PNAS </w:t>
      </w:r>
      <w:r>
        <w:rPr>
          <w:b/>
          <w:bCs/>
        </w:rPr>
        <w:t>117</w:t>
      </w:r>
      <w:r>
        <w:t>: 27211–27217. doi:10.1073/pnas.2013181117</w:t>
      </w:r>
    </w:p>
    <w:p w14:paraId="2737C4F1" w14:textId="77777777" w:rsidR="006501C2" w:rsidRDefault="006501C2" w:rsidP="006501C2">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218B0DDF" w14:textId="77777777" w:rsidR="006501C2" w:rsidRDefault="006501C2" w:rsidP="006501C2">
      <w:pPr>
        <w:pStyle w:val="Bibliography"/>
      </w:pPr>
      <w:r>
        <w:t>Takhteev, V. V., and D. I. Didorenko. 2015. Fauna and ecology of amphipods of Lake Baikal: A Training manual, V.B. Sochava Institute of Geography SB RAS.</w:t>
      </w:r>
    </w:p>
    <w:p w14:paraId="6E9FDFF4" w14:textId="77777777" w:rsidR="006501C2" w:rsidRDefault="006501C2" w:rsidP="006501C2">
      <w:pPr>
        <w:pStyle w:val="Bibliography"/>
      </w:pPr>
      <w:r>
        <w:t xml:space="preserve">Tenore, K. R., R. B. Hanson, J. McClain, A. E. Maccubbin, and R. E. Hodson. 1984. Changes in Composition and Nutritional Value to a Benthic Deposit Feeder of Decomposing Detritus Pools. BULLETIN OF MARINE SCIENCE </w:t>
      </w:r>
      <w:r>
        <w:rPr>
          <w:b/>
          <w:bCs/>
        </w:rPr>
        <w:t>35</w:t>
      </w:r>
      <w:r>
        <w:t>: 13.</w:t>
      </w:r>
    </w:p>
    <w:p w14:paraId="065F7979" w14:textId="77777777" w:rsidR="006501C2" w:rsidRDefault="006501C2" w:rsidP="006501C2">
      <w:pPr>
        <w:pStyle w:val="Bibliography"/>
      </w:pPr>
      <w:r>
        <w:lastRenderedPageBreak/>
        <w:t>Timoshkin, O. A., M. V. Moore, N. N. Kulikova, and others. 2018. Groundwater contamination by sewage causes benthic algal outbreaks in the littoral zone of Lake Baikal (East Siberia). Journal of Great Lakes Research. doi:10.1016/j.jglr.2018.01.008</w:t>
      </w:r>
    </w:p>
    <w:p w14:paraId="17C3C4BE" w14:textId="77777777" w:rsidR="006501C2" w:rsidRDefault="006501C2" w:rsidP="006501C2">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4C5F5FD3" w14:textId="77777777" w:rsidR="006501C2" w:rsidRDefault="006501C2" w:rsidP="006501C2">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01EC0157" w14:textId="77777777" w:rsidR="006501C2" w:rsidRDefault="006501C2" w:rsidP="006501C2">
      <w:pPr>
        <w:pStyle w:val="Bibliography"/>
      </w:pPr>
      <w:r>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55FC185B" w14:textId="77777777" w:rsidR="006501C2" w:rsidRDefault="006501C2" w:rsidP="006501C2">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433F4C47" w14:textId="77777777" w:rsidR="006501C2" w:rsidRDefault="006501C2" w:rsidP="006501C2">
      <w:pPr>
        <w:pStyle w:val="Bibliography"/>
      </w:pPr>
      <w:r>
        <w:t xml:space="preserve">Valuyskiy, M. Y., S. I. Melnitsky, and V. D. Ivanov. 2020. Structure and Evolution of the Antennal Sensory Surface in Endemic Caddisfly Tribes Baicalinini and Thamastini (Trichoptera: Apataniidae) from Lake Baikal. J Evol Biochem Phys </w:t>
      </w:r>
      <w:r>
        <w:rPr>
          <w:b/>
          <w:bCs/>
        </w:rPr>
        <w:t>56</w:t>
      </w:r>
      <w:r>
        <w:t>: 318–332. doi:10.1134/S0022093020040031</w:t>
      </w:r>
    </w:p>
    <w:p w14:paraId="6E5E1BE1" w14:textId="77777777" w:rsidR="006501C2" w:rsidRDefault="006501C2" w:rsidP="006501C2">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2B6069A5" w14:textId="77777777" w:rsidR="006501C2" w:rsidRDefault="006501C2" w:rsidP="006501C2">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2CC1AFCA" w14:textId="77777777" w:rsidR="006501C2" w:rsidRDefault="006501C2" w:rsidP="006501C2">
      <w:pPr>
        <w:pStyle w:val="Bibliography"/>
      </w:pPr>
      <w:r>
        <w:lastRenderedPageBreak/>
        <w:t xml:space="preserve">Vonk, J. A., B. F. van Kuijk, M. van Beusekom, E. R. Hunting, and M. H. S. Kraak. 2016. The significance of linoleic acid in food sources for detritivorous benthic invertebrates. Scientific Reports </w:t>
      </w:r>
      <w:r>
        <w:rPr>
          <w:b/>
          <w:bCs/>
        </w:rPr>
        <w:t>6</w:t>
      </w:r>
      <w:r>
        <w:t>: 35785. doi:10.1038/srep35785</w:t>
      </w:r>
    </w:p>
    <w:p w14:paraId="1D81B1DA" w14:textId="77777777" w:rsidR="006501C2" w:rsidRDefault="006501C2" w:rsidP="006501C2">
      <w:pPr>
        <w:pStyle w:val="Bibliography"/>
      </w:pPr>
      <w:r>
        <w:t xml:space="preserve">de Vries, J. 1972. Soil Filtration of Wastewater Effluent and the Mechanism of Pore Clogging. Journal (Water Pollution Control Federation) </w:t>
      </w:r>
      <w:r>
        <w:rPr>
          <w:b/>
          <w:bCs/>
        </w:rPr>
        <w:t>44</w:t>
      </w:r>
      <w:r>
        <w:t>: 565–573.</w:t>
      </w:r>
    </w:p>
    <w:p w14:paraId="1390A707" w14:textId="77777777" w:rsidR="006501C2" w:rsidRDefault="006501C2" w:rsidP="006501C2">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2F647F2D" w14:textId="77777777" w:rsidR="006501C2" w:rsidRDefault="006501C2" w:rsidP="006501C2">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3D6FADB3" w14:textId="77777777" w:rsidR="006501C2" w:rsidRDefault="006501C2" w:rsidP="006501C2">
      <w:pPr>
        <w:pStyle w:val="Bibliography"/>
      </w:pPr>
      <w:r>
        <w:t xml:space="preserve">Welschmeyer, N. A. 1994. Fluorometric analysis of chlorophyll a in the presence of chlorophyll b and pheopigments. Limnol. Oceanogr. </w:t>
      </w:r>
      <w:r>
        <w:rPr>
          <w:b/>
          <w:bCs/>
        </w:rPr>
        <w:t>39</w:t>
      </w:r>
      <w:r>
        <w:t>: 1985–1992. doi:10.4319/lo.1994.39.8.1985</w:t>
      </w:r>
    </w:p>
    <w:p w14:paraId="00678964" w14:textId="77777777" w:rsidR="006501C2" w:rsidRDefault="006501C2" w:rsidP="006501C2">
      <w:pPr>
        <w:pStyle w:val="Bibliography"/>
      </w:pPr>
      <w:r>
        <w:t xml:space="preserve">Wickham, H., M. Averick, J. Bryan, and others. 2019. Welcome to the tidyverse. Journal of Open Source Software </w:t>
      </w:r>
      <w:r>
        <w:rPr>
          <w:b/>
          <w:bCs/>
        </w:rPr>
        <w:t>4</w:t>
      </w:r>
      <w:r>
        <w:t>: 1686. doi:10.21105/joss.01686</w:t>
      </w:r>
    </w:p>
    <w:p w14:paraId="1F0E813F" w14:textId="77777777" w:rsidR="006501C2" w:rsidRDefault="006501C2" w:rsidP="006501C2">
      <w:pPr>
        <w:pStyle w:val="Bibliography"/>
      </w:pPr>
      <w:r>
        <w:t>Wilke, C. O. 2019. cowplot: Streamlined Plot Theme and Plot Annotations for “ggplot2,.”</w:t>
      </w:r>
    </w:p>
    <w:p w14:paraId="0A80FF0B" w14:textId="77777777" w:rsidR="006501C2" w:rsidRDefault="006501C2" w:rsidP="006501C2">
      <w:pPr>
        <w:pStyle w:val="Bibliography"/>
      </w:pPr>
      <w:r>
        <w:t>Wilke, C. O. 2020. ggtext: Improved Text Rendering Support for “ggplot2,.”</w:t>
      </w:r>
    </w:p>
    <w:p w14:paraId="11C510DB" w14:textId="77777777" w:rsidR="006501C2" w:rsidRDefault="006501C2" w:rsidP="006501C2">
      <w:pPr>
        <w:pStyle w:val="Bibliography"/>
      </w:pPr>
      <w:r>
        <w:t xml:space="preserve">Wilson, S., K. Burns, and S. Codi. 2001. Sources of dietary lipids in the coral reef blenny Salarias patzneri. Mar. Ecol. Prog. Ser. </w:t>
      </w:r>
      <w:r>
        <w:rPr>
          <w:b/>
          <w:bCs/>
        </w:rPr>
        <w:t>222</w:t>
      </w:r>
      <w:r>
        <w:t>: 291–296. doi:10.3354/meps222291</w:t>
      </w:r>
    </w:p>
    <w:p w14:paraId="50245C74" w14:textId="77777777" w:rsidR="006501C2" w:rsidRDefault="006501C2" w:rsidP="006501C2">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DFB9F24" w14:textId="77777777" w:rsidR="006501C2" w:rsidRDefault="006501C2" w:rsidP="006501C2">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5914E91D" w14:textId="77777777" w:rsidR="006501C2" w:rsidRDefault="006501C2" w:rsidP="006501C2">
      <w:pPr>
        <w:pStyle w:val="Bibliography"/>
      </w:pPr>
      <w:r>
        <w:lastRenderedPageBreak/>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123FF0DA" w14:textId="77777777" w:rsidR="006501C2" w:rsidRDefault="006501C2" w:rsidP="006501C2">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3A07A394" w14:textId="77777777" w:rsidR="006501C2" w:rsidRDefault="006501C2" w:rsidP="006501C2">
      <w:pPr>
        <w:pStyle w:val="Bibliography"/>
      </w:pPr>
      <w:r>
        <w:t xml:space="preserve">Yoshii, K. 1999. Stable isotope analyses of benthic organisms in Lake Baikal. Hydrobiologia </w:t>
      </w:r>
      <w:r>
        <w:rPr>
          <w:b/>
          <w:bCs/>
        </w:rPr>
        <w:t>411</w:t>
      </w:r>
      <w:r>
        <w:t>: 145–159.</w:t>
      </w:r>
    </w:p>
    <w:p w14:paraId="521B2A13" w14:textId="77777777" w:rsidR="006501C2" w:rsidRDefault="006501C2" w:rsidP="006501C2">
      <w:pPr>
        <w:pStyle w:val="Bibliography"/>
      </w:pPr>
      <w:r>
        <w:t xml:space="preserve">Yoshioka, R., J. Schram, and A. Galloway. 2019. Eelgrass pathogen Labyrinthula zosterae synthesizes essential fatty acids. Dis. Aquat. Org. </w:t>
      </w:r>
      <w:r>
        <w:rPr>
          <w:b/>
          <w:bCs/>
        </w:rPr>
        <w:t>135</w:t>
      </w:r>
      <w:r>
        <w:t>: 89–95. doi:10.3354/dao03382</w:t>
      </w:r>
    </w:p>
    <w:p w14:paraId="1ACD0460" w14:textId="1FB8CD8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22976B1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w:t>
      </w:r>
      <w:proofErr w:type="spellStart"/>
      <w:r w:rsidRPr="007418CF">
        <w:rPr>
          <w:rFonts w:ascii="Times New Roman" w:eastAsia="Times New Roman" w:hAnsi="Times New Roman" w:cs="Times New Roman"/>
          <w:sz w:val="24"/>
          <w:szCs w:val="24"/>
        </w:rPr>
        <w:t>Lanouette</w:t>
      </w:r>
      <w:proofErr w:type="spellEnd"/>
      <w:r w:rsidRPr="007418CF">
        <w:rPr>
          <w:rFonts w:ascii="Times New Roman" w:eastAsia="Times New Roman" w:hAnsi="Times New Roman" w:cs="Times New Roman"/>
          <w:sz w:val="24"/>
          <w:szCs w:val="24"/>
        </w:rPr>
        <w:t xml:space="preserv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proofErr w:type="spellStart"/>
      <w:r w:rsidR="006501C2">
        <w:rPr>
          <w:rFonts w:ascii="Times New Roman" w:eastAsia="Times New Roman" w:hAnsi="Times New Roman" w:cs="Times New Roman"/>
          <w:sz w:val="24"/>
          <w:szCs w:val="24"/>
        </w:rPr>
        <w:t>Reyn</w:t>
      </w:r>
      <w:proofErr w:type="spellEnd"/>
      <w:r w:rsidR="006501C2">
        <w:rPr>
          <w:rFonts w:ascii="Times New Roman" w:eastAsia="Times New Roman" w:hAnsi="Times New Roman" w:cs="Times New Roman"/>
          <w:sz w:val="24"/>
          <w:szCs w:val="24"/>
        </w:rPr>
        <w:t xml:space="preserve"> </w:t>
      </w:r>
      <w:r w:rsidR="00D96BE2">
        <w:rPr>
          <w:rFonts w:ascii="Times New Roman" w:eastAsia="Times New Roman" w:hAnsi="Times New Roman" w:cs="Times New Roman"/>
          <w:sz w:val="24"/>
          <w:szCs w:val="24"/>
        </w:rPr>
        <w:t xml:space="preserve">M. </w:t>
      </w:r>
      <w:r w:rsidR="006501C2">
        <w:rPr>
          <w:rFonts w:ascii="Times New Roman" w:eastAsia="Times New Roman" w:hAnsi="Times New Roman" w:cs="Times New Roman"/>
          <w:sz w:val="24"/>
          <w:szCs w:val="24"/>
        </w:rPr>
        <w:t xml:space="preserve">Yoshioka,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r w:rsidR="008043F3">
        <w:rPr>
          <w:rFonts w:ascii="Times New Roman" w:eastAsia="Times New Roman" w:hAnsi="Times New Roman" w:cs="Times New Roman"/>
          <w:sz w:val="24"/>
          <w:szCs w:val="24"/>
        </w:rPr>
        <w:t xml:space="preserve">We appreciate the constructive feedback from two anonymous reviewers on an earlier version of the manuscript.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bookmarkStart w:id="2" w:name="_GoBack"/>
      <w:bookmarkEnd w:id="2"/>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4CF182F4"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91425CC" w14:textId="0E2D6D58" w:rsidR="00F233B5" w:rsidRPr="007418CF" w:rsidRDefault="006C26D7"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2FE50AC" wp14:editId="25B181A7">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Bolshie </w:t>
      </w:r>
      <w:proofErr w:type="spellStart"/>
      <w:r w:rsidR="00F233B5" w:rsidRPr="007418CF">
        <w:rPr>
          <w:rFonts w:ascii="Times New Roman" w:eastAsia="Times New Roman" w:hAnsi="Times New Roman" w:cs="Times New Roman"/>
          <w:sz w:val="24"/>
          <w:szCs w:val="24"/>
        </w:rPr>
        <w:t>Koty</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Bolshoe</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Goloustnoe</w:t>
      </w:r>
      <w:proofErr w:type="spellEnd"/>
      <w:r w:rsidR="00F233B5"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are located farther from </w:t>
      </w:r>
      <w:proofErr w:type="spellStart"/>
      <w:r w:rsidR="00F233B5" w:rsidRPr="007418CF">
        <w:rPr>
          <w:rFonts w:ascii="Times New Roman" w:eastAsia="Times New Roman" w:hAnsi="Times New Roman" w:cs="Times New Roman"/>
          <w:sz w:val="24"/>
          <w:szCs w:val="24"/>
        </w:rPr>
        <w:t>Listvyanka’s</w:t>
      </w:r>
      <w:proofErr w:type="spellEnd"/>
      <w:r w:rsidR="00F233B5"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w:t>
      </w:r>
      <w:proofErr w:type="spellStart"/>
      <w:r w:rsidR="006501C2">
        <w:rPr>
          <w:rFonts w:ascii="Times New Roman" w:eastAsia="Times New Roman" w:hAnsi="Times New Roman" w:cs="Times New Roman"/>
          <w:sz w:val="24"/>
          <w:szCs w:val="24"/>
        </w:rPr>
        <w:t>ggsn</w:t>
      </w:r>
      <w:proofErr w:type="spellEnd"/>
      <w:r w:rsidR="006501C2">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fldChar w:fldCharType="begin"/>
      </w:r>
      <w:r w:rsidR="006501C2">
        <w:rPr>
          <w:rFonts w:ascii="Times New Roman" w:eastAsia="Times New Roman" w:hAnsi="Times New Roman" w:cs="Times New Roman"/>
          <w:sz w:val="24"/>
          <w:szCs w:val="24"/>
        </w:rPr>
        <w:instrText xml:space="preserve"> ADDIN ZOTERO_ITEM CSL_CITATION {"citationID":"IVFLTS2l","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sidR="006501C2">
        <w:rPr>
          <w:rFonts w:ascii="Times New Roman" w:eastAsia="Times New Roman" w:hAnsi="Times New Roman" w:cs="Times New Roman"/>
          <w:sz w:val="24"/>
          <w:szCs w:val="24"/>
        </w:rPr>
        <w:fldChar w:fldCharType="separate"/>
      </w:r>
      <w:r w:rsidR="006501C2" w:rsidRPr="006501C2">
        <w:rPr>
          <w:rFonts w:ascii="Times New Roman" w:hAnsi="Times New Roman" w:cs="Times New Roman"/>
          <w:sz w:val="24"/>
        </w:rPr>
        <w:t>(Baquero 2019)</w:t>
      </w:r>
      <w:r w:rsidR="006501C2">
        <w:rPr>
          <w:rFonts w:ascii="Times New Roman" w:eastAsia="Times New Roman" w:hAnsi="Times New Roman" w:cs="Times New Roman"/>
          <w:sz w:val="24"/>
          <w:szCs w:val="24"/>
        </w:rPr>
        <w:fldChar w:fldCharType="end"/>
      </w:r>
      <w:r w:rsidR="006501C2">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 xml:space="preserve">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343F7D49"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are sized by log</w:t>
      </w:r>
      <w:r w:rsidR="006B6225">
        <w:rPr>
          <w:rFonts w:ascii="Times New Roman" w:eastAsia="Times New Roman" w:hAnsi="Times New Roman" w:cs="Times New Roman"/>
          <w:sz w:val="24"/>
          <w:szCs w:val="24"/>
        </w:rPr>
        <w:t xml:space="preserve">-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6AC29F16" w:rsidR="00127B58"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w:t>
      </w:r>
      <w:r w:rsidR="006B6225">
        <w:rPr>
          <w:rFonts w:ascii="Times New Roman" w:eastAsia="Times New Roman" w:hAnsi="Times New Roman" w:cs="Times New Roman"/>
          <w:sz w:val="24"/>
          <w:szCs w:val="24"/>
        </w:rPr>
        <w:t>-transformed</w:t>
      </w:r>
      <w:r w:rsidRPr="007418CF">
        <w:rPr>
          <w:rFonts w:ascii="Times New Roman" w:eastAsia="Times New Roman" w:hAnsi="Times New Roman" w:cs="Times New Roman"/>
          <w:sz w:val="24"/>
          <w:szCs w:val="24"/>
        </w:rPr>
        <w:t xml:space="preserve">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6C9EAF06" w14:textId="77777777" w:rsidR="00127B58" w:rsidRDefault="00127B58" w:rsidP="00127B58">
      <w:pPr>
        <w:rPr>
          <w:rFonts w:ascii="Times New Roman" w:hAnsi="Times New Roman" w:cs="Times New Roman"/>
          <w:sz w:val="24"/>
          <w:szCs w:val="24"/>
        </w:rPr>
        <w:sectPr w:rsidR="00127B58" w:rsidSect="00776746">
          <w:pgSz w:w="12240" w:h="15840"/>
          <w:pgMar w:top="1440" w:right="1440" w:bottom="1440" w:left="1440" w:header="720" w:footer="720" w:gutter="0"/>
          <w:lnNumType w:countBy="1" w:restart="continuous"/>
          <w:pgNumType w:start="1"/>
          <w:cols w:space="720"/>
          <w:docGrid w:linePitch="299"/>
        </w:sectPr>
      </w:pPr>
    </w:p>
    <w:p w14:paraId="21D469A3" w14:textId="1DADD2D0" w:rsidR="00715D55" w:rsidRPr="007418CF" w:rsidRDefault="00715D55" w:rsidP="00127B58">
      <w:pPr>
        <w:rPr>
          <w:rFonts w:ascii="Times New Roman" w:eastAsia="Times New Roman" w:hAnsi="Times New Roman" w:cs="Times New Roman"/>
          <w:sz w:val="24"/>
          <w:szCs w:val="24"/>
        </w:rPr>
      </w:pPr>
    </w:p>
    <w:p w14:paraId="6CE55C18" w14:textId="25BC604B"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6C6E135" wp14:editId="01CD3242">
            <wp:extent cx="7760473" cy="388023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65487" cy="3882744"/>
                    </a:xfrm>
                    <a:prstGeom prst="rect">
                      <a:avLst/>
                    </a:prstGeom>
                  </pic:spPr>
                </pic:pic>
              </a:graphicData>
            </a:graphic>
          </wp:inline>
        </w:drawing>
      </w:r>
    </w:p>
    <w:p w14:paraId="2279D05B" w14:textId="57CE5978" w:rsidR="00127B58" w:rsidRDefault="00E01811" w:rsidP="00127B58">
      <w:pPr>
        <w:spacing w:line="480" w:lineRule="auto"/>
        <w:rPr>
          <w:rFonts w:ascii="Times New Roman" w:eastAsia="Times New Roman" w:hAnsi="Times New Roman" w:cs="Times New Roman"/>
          <w:sz w:val="24"/>
          <w:szCs w:val="24"/>
        </w:rPr>
        <w:sectPr w:rsidR="00127B58" w:rsidSect="00127B58">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w:t>
      </w:r>
      <w:r w:rsidR="006B6225">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w:t>
      </w:r>
      <w:r w:rsidR="006B6225">
        <w:rPr>
          <w:rFonts w:ascii="Times New Roman" w:eastAsia="Times New Roman" w:hAnsi="Times New Roman" w:cs="Times New Roman"/>
          <w:sz w:val="24"/>
          <w:szCs w:val="24"/>
        </w:rPr>
        <w:t xml:space="preserve"> are </w:t>
      </w:r>
      <w:r w:rsidR="00D8535D" w:rsidRPr="007418CF">
        <w:rPr>
          <w:rFonts w:ascii="Times New Roman" w:eastAsia="Times New Roman" w:hAnsi="Times New Roman" w:cs="Times New Roman"/>
          <w:sz w:val="24"/>
          <w:szCs w:val="24"/>
        </w:rPr>
        <w:t xml:space="preserve">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t>
      </w:r>
      <w:r w:rsidR="00616919">
        <w:rPr>
          <w:rFonts w:ascii="Times New Roman" w:eastAsia="Times New Roman" w:hAnsi="Times New Roman" w:cs="Times New Roman"/>
          <w:sz w:val="24"/>
          <w:szCs w:val="24"/>
        </w:rPr>
        <w:t>along a</w:t>
      </w:r>
      <w:r w:rsidR="00B46F42">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continuous </w:t>
      </w:r>
      <w:r w:rsidR="00B46F42">
        <w:rPr>
          <w:rFonts w:ascii="Times New Roman" w:eastAsia="Times New Roman" w:hAnsi="Times New Roman" w:cs="Times New Roman"/>
          <w:sz w:val="24"/>
          <w:szCs w:val="24"/>
        </w:rPr>
        <w:t xml:space="preserve">gradient of </w:t>
      </w:r>
      <w:r w:rsidR="00D8535D"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616919" w:rsidRPr="007418CF">
        <w:rPr>
          <w:rFonts w:ascii="Times New Roman" w:eastAsia="Times New Roman" w:hAnsi="Times New Roman" w:cs="Times New Roman"/>
          <w:color w:val="212121"/>
          <w:sz w:val="24"/>
          <w:szCs w:val="24"/>
        </w:rPr>
        <w:t>δ</w:t>
      </w:r>
      <w:r w:rsidR="00616919" w:rsidRPr="007418CF">
        <w:rPr>
          <w:rFonts w:ascii="Times New Roman" w:eastAsia="Times New Roman" w:hAnsi="Times New Roman" w:cs="Times New Roman"/>
          <w:color w:val="212121"/>
          <w:sz w:val="24"/>
          <w:szCs w:val="24"/>
          <w:vertAlign w:val="superscript"/>
        </w:rPr>
        <w:t>13</w:t>
      </w:r>
      <w:r w:rsidR="00616919" w:rsidRPr="007418CF">
        <w:rPr>
          <w:rFonts w:ascii="Times New Roman" w:eastAsia="Times New Roman" w:hAnsi="Times New Roman" w:cs="Times New Roman"/>
          <w:color w:val="212121"/>
          <w:sz w:val="24"/>
          <w:szCs w:val="24"/>
        </w:rPr>
        <w:t>C</w:t>
      </w:r>
      <w:r w:rsidR="0061691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 xml:space="preserve">deeper zones </w:t>
      </w:r>
      <w:r w:rsidR="00D8535D" w:rsidRPr="007418CF">
        <w:rPr>
          <w:rFonts w:ascii="Times New Roman" w:eastAsia="Times New Roman" w:hAnsi="Times New Roman" w:cs="Times New Roman"/>
          <w:sz w:val="24"/>
          <w:szCs w:val="24"/>
        </w:rPr>
        <w:lastRenderedPageBreak/>
        <w:t>(</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r w:rsidR="000924A9">
        <w:rPr>
          <w:rFonts w:ascii="Times New Roman" w:eastAsia="Times New Roman" w:hAnsi="Times New Roman" w:cs="Times New Roman"/>
          <w:sz w:val="24"/>
          <w:szCs w:val="24"/>
        </w:rPr>
        <w:t>As stable isotopes only considered periphyton as a single, composite resource, the fatty acid analysis revealed finer trophic interactions, where amphipods likely disproportionately consumed fatty acids reflective of a diatom-based diet.</w:t>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2A18BF0"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A825352" wp14:editId="6426CC79">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ppcp_fattyy_aci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ED95655" w14:textId="183F9CD5"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B6225">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w:t>
      </w:r>
      <w:r w:rsidR="00A57CA6" w:rsidRPr="007418CF">
        <w:rPr>
          <w:rFonts w:ascii="Times New Roman" w:eastAsia="Times New Roman" w:hAnsi="Times New Roman" w:cs="Times New Roman"/>
          <w:sz w:val="24"/>
          <w:szCs w:val="24"/>
        </w:rPr>
        <w:lastRenderedPageBreak/>
        <w:t xml:space="preserve">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r w:rsidR="00FB748C">
        <w:rPr>
          <w:rFonts w:ascii="Times New Roman" w:eastAsia="Times New Roman" w:hAnsi="Times New Roman" w:cs="Times New Roman"/>
          <w:sz w:val="24"/>
          <w:szCs w:val="24"/>
        </w:rPr>
        <w:t>in the</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7A14DE7" w14:textId="33982D63" w:rsidR="003C783D" w:rsidRDefault="00C77997" w:rsidP="006B622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Abundance of </w:t>
      </w:r>
      <w:r w:rsidR="00C62023">
        <w:rPr>
          <w:rFonts w:ascii="Times New Roman" w:eastAsia="Times New Roman" w:hAnsi="Times New Roman" w:cs="Times New Roman"/>
          <w:sz w:val="24"/>
          <w:szCs w:val="24"/>
        </w:rPr>
        <w:t xml:space="preserve">main benthic macroinvertebrate </w:t>
      </w:r>
      <w:r>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ross sampling transect. Sites are ordered left-to-right by increasing inverse distance weighted population. Colored-bars represent the number of individuals counted of a particular taxon, whereas grey bars represent the total number of macroinvertebrates counted at a sampling site. Each distinct color represents a 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xml:space="preserve">; ‘Dark Purple’ = Caddisflies; ‘Magenta’ = Flatworms; ‘Dark Pink’ = Leeches).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0841D37B"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F43A909"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52630F89"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543541F4"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A3004C9" wp14:editId="569B31B4">
            <wp:extent cx="5943600" cy="495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species_al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52709AC"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006B6225">
        <w:rPr>
          <w:rFonts w:ascii="Times New Roman" w:hAnsi="Times New Roman" w:cs="Times New Roman"/>
          <w:color w:val="000000"/>
          <w:sz w:val="24"/>
          <w:szCs w:val="24"/>
        </w:rPr>
        <w:t xml:space="preserve">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587645F3"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6662AE" wp14:editId="2B5B09E3">
            <wp:extent cx="5943600" cy="495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_species_essential_F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73B737C6" w:rsidR="00191D76" w:rsidRPr="007418CF" w:rsidRDefault="00043A1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6E3A987" wp14:editId="14087FCC">
            <wp:extent cx="8229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amentous_diatom_nmds_peri_draparnaldi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584A98EF"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4BB0753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 xml:space="preserve">PPCP concentration. Visually, there appears to be no distinct separation among or within taxa unlike </w:t>
      </w:r>
      <w:r w:rsidR="006B6225">
        <w:rPr>
          <w:rFonts w:ascii="Times New Roman" w:eastAsia="Times New Roman" w:hAnsi="Times New Roman" w:cs="Times New Roman"/>
          <w:sz w:val="24"/>
          <w:szCs w:val="24"/>
        </w:rPr>
        <w:t>patterns</w:t>
      </w:r>
      <w:r w:rsidR="00191D76" w:rsidRPr="007418CF">
        <w:rPr>
          <w:rFonts w:ascii="Times New Roman" w:eastAsia="Times New Roman" w:hAnsi="Times New Roman" w:cs="Times New Roman"/>
          <w:sz w:val="24"/>
          <w:szCs w:val="24"/>
        </w:rPr>
        <w:t xml:space="preserve">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Models were generated from 5,000 data permutations. Histograms 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is non-random, </w:t>
      </w:r>
      <w:r w:rsidR="00B00C35">
        <w:rPr>
          <w:rFonts w:ascii="Times New Roman" w:hAnsi="Times New Roman" w:cs="Times New Roman"/>
          <w:noProof/>
          <w:sz w:val="24"/>
          <w:szCs w:val="24"/>
        </w:rPr>
        <w:t>the dashed green line should be in the lower 5% tail end for p-v</w:t>
      </w:r>
      <w:r w:rsidR="005675B5">
        <w:rPr>
          <w:rFonts w:ascii="Times New Roman" w:hAnsi="Times New Roman" w:cs="Times New Roman"/>
          <w:noProof/>
          <w:sz w:val="24"/>
          <w:szCs w:val="24"/>
        </w:rPr>
        <w:t>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B22A75E" w:rsidR="00F838AB" w:rsidRPr="007418CF" w:rsidRDefault="00043A1D" w:rsidP="00F838AB">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B7BB7C2" wp14:editId="4BF5822A">
            <wp:extent cx="8229600" cy="4389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tty_acid_type_props_plo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129D7AAB" w14:textId="7C996760"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4E25C4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r w:rsidR="00F838AB">
        <w:rPr>
          <w:rFonts w:ascii="Times New Roman" w:hAnsi="Times New Roman" w:cs="Times New Roman"/>
          <w:noProof/>
          <w:sz w:val="24"/>
          <w:szCs w:val="24"/>
        </w:rPr>
        <w:t>1</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0D14E4BB"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2</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610BA93F"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r w:rsidR="00383728">
        <w:rPr>
          <w:rFonts w:ascii="Times New Roman" w:hAnsi="Times New Roman" w:cs="Times New Roman"/>
          <w:noProof/>
          <w:sz w:val="24"/>
          <w:szCs w:val="24"/>
        </w:rPr>
        <w:t>3</w:t>
      </w:r>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xml:space="preserve">, a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signatures </w:t>
      </w:r>
      <w:r w:rsidR="00C25AB9">
        <w:rPr>
          <w:rFonts w:ascii="Times New Roman" w:eastAsia="Times New Roman" w:hAnsi="Times New Roman" w:cs="Times New Roman"/>
          <w:sz w:val="24"/>
          <w:szCs w:val="24"/>
        </w:rPr>
        <w:t xml:space="preserve">generally </w:t>
      </w:r>
      <w:r w:rsidR="006B6225">
        <w:rPr>
          <w:rFonts w:ascii="Times New Roman" w:eastAsia="Times New Roman" w:hAnsi="Times New Roman" w:cs="Times New Roman"/>
          <w:sz w:val="24"/>
          <w:szCs w:val="24"/>
        </w:rPr>
        <w:t>reflected an increased</w:t>
      </w:r>
      <w:r w:rsidR="00C25AB9">
        <w:rPr>
          <w:rFonts w:ascii="Times New Roman" w:eastAsia="Times New Roman" w:hAnsi="Times New Roman" w:cs="Times New Roman"/>
          <w:sz w:val="24"/>
          <w:szCs w:val="24"/>
        </w:rPr>
        <w:t xml:space="preserve"> diatom signature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general patterns were also observed when using PPCP concentrations in place of IDW population (Figure 7).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77777777"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4</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0E88198"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5</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BF48D" w14:textId="77777777" w:rsidR="00A61327" w:rsidRDefault="00A61327" w:rsidP="00150A0F">
      <w:pPr>
        <w:spacing w:line="240" w:lineRule="auto"/>
      </w:pPr>
      <w:r>
        <w:separator/>
      </w:r>
    </w:p>
  </w:endnote>
  <w:endnote w:type="continuationSeparator" w:id="0">
    <w:p w14:paraId="45D278EF" w14:textId="77777777" w:rsidR="00A61327" w:rsidRDefault="00A61327"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2DEEAF" w14:textId="77777777" w:rsidR="00A61327" w:rsidRDefault="00A61327" w:rsidP="00150A0F">
      <w:pPr>
        <w:spacing w:line="240" w:lineRule="auto"/>
      </w:pPr>
      <w:r>
        <w:separator/>
      </w:r>
    </w:p>
  </w:footnote>
  <w:footnote w:type="continuationSeparator" w:id="0">
    <w:p w14:paraId="45FFA9FA" w14:textId="77777777" w:rsidR="00A61327" w:rsidRDefault="00A61327"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2809"/>
    <w:rsid w:val="00032E3C"/>
    <w:rsid w:val="00034CE9"/>
    <w:rsid w:val="00036CEC"/>
    <w:rsid w:val="00043A1D"/>
    <w:rsid w:val="00050999"/>
    <w:rsid w:val="00050E4A"/>
    <w:rsid w:val="00051082"/>
    <w:rsid w:val="000519E8"/>
    <w:rsid w:val="0005323E"/>
    <w:rsid w:val="0005526C"/>
    <w:rsid w:val="00057DED"/>
    <w:rsid w:val="00060EB5"/>
    <w:rsid w:val="0006186A"/>
    <w:rsid w:val="00061DAD"/>
    <w:rsid w:val="00073710"/>
    <w:rsid w:val="000745DA"/>
    <w:rsid w:val="0007568B"/>
    <w:rsid w:val="000776D4"/>
    <w:rsid w:val="00080393"/>
    <w:rsid w:val="000803B9"/>
    <w:rsid w:val="00080876"/>
    <w:rsid w:val="0008134F"/>
    <w:rsid w:val="00081E8F"/>
    <w:rsid w:val="000826F2"/>
    <w:rsid w:val="0008669E"/>
    <w:rsid w:val="00090369"/>
    <w:rsid w:val="000924A9"/>
    <w:rsid w:val="0009268E"/>
    <w:rsid w:val="00092E59"/>
    <w:rsid w:val="00094852"/>
    <w:rsid w:val="000953F9"/>
    <w:rsid w:val="000A3259"/>
    <w:rsid w:val="000A39D9"/>
    <w:rsid w:val="000A49FA"/>
    <w:rsid w:val="000A6208"/>
    <w:rsid w:val="000A76EA"/>
    <w:rsid w:val="000B4975"/>
    <w:rsid w:val="000B5308"/>
    <w:rsid w:val="000B5B9E"/>
    <w:rsid w:val="000C21A6"/>
    <w:rsid w:val="000C2BD6"/>
    <w:rsid w:val="000C2C76"/>
    <w:rsid w:val="000C4430"/>
    <w:rsid w:val="000C51CF"/>
    <w:rsid w:val="000C5619"/>
    <w:rsid w:val="000D00B7"/>
    <w:rsid w:val="000D0804"/>
    <w:rsid w:val="000D4AC4"/>
    <w:rsid w:val="000D5888"/>
    <w:rsid w:val="000D6577"/>
    <w:rsid w:val="000E056C"/>
    <w:rsid w:val="000E346D"/>
    <w:rsid w:val="000E5A9F"/>
    <w:rsid w:val="000E6DEE"/>
    <w:rsid w:val="000E7380"/>
    <w:rsid w:val="000E7D02"/>
    <w:rsid w:val="000F0453"/>
    <w:rsid w:val="000F223A"/>
    <w:rsid w:val="000F2398"/>
    <w:rsid w:val="000F601A"/>
    <w:rsid w:val="000F6F93"/>
    <w:rsid w:val="000F7A09"/>
    <w:rsid w:val="00102EC9"/>
    <w:rsid w:val="00102EE6"/>
    <w:rsid w:val="00104280"/>
    <w:rsid w:val="00104F77"/>
    <w:rsid w:val="00106752"/>
    <w:rsid w:val="00110977"/>
    <w:rsid w:val="001123C2"/>
    <w:rsid w:val="00113126"/>
    <w:rsid w:val="0011485F"/>
    <w:rsid w:val="00115FCB"/>
    <w:rsid w:val="001227D1"/>
    <w:rsid w:val="00123693"/>
    <w:rsid w:val="001249C1"/>
    <w:rsid w:val="00127B58"/>
    <w:rsid w:val="00131BD0"/>
    <w:rsid w:val="001338EC"/>
    <w:rsid w:val="00136EC7"/>
    <w:rsid w:val="00145026"/>
    <w:rsid w:val="0014730F"/>
    <w:rsid w:val="00147D1A"/>
    <w:rsid w:val="00147EAF"/>
    <w:rsid w:val="00150A0F"/>
    <w:rsid w:val="00150E6F"/>
    <w:rsid w:val="00152099"/>
    <w:rsid w:val="001530DA"/>
    <w:rsid w:val="00154ABA"/>
    <w:rsid w:val="00155633"/>
    <w:rsid w:val="00157F57"/>
    <w:rsid w:val="0016137F"/>
    <w:rsid w:val="00163D35"/>
    <w:rsid w:val="00166551"/>
    <w:rsid w:val="00172465"/>
    <w:rsid w:val="001742BF"/>
    <w:rsid w:val="00174557"/>
    <w:rsid w:val="001768AC"/>
    <w:rsid w:val="0018018F"/>
    <w:rsid w:val="00180C02"/>
    <w:rsid w:val="00181540"/>
    <w:rsid w:val="00181C34"/>
    <w:rsid w:val="00184C63"/>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1644"/>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1C4"/>
    <w:rsid w:val="00235800"/>
    <w:rsid w:val="00236ED5"/>
    <w:rsid w:val="00240AC9"/>
    <w:rsid w:val="002424DE"/>
    <w:rsid w:val="00247590"/>
    <w:rsid w:val="002504EF"/>
    <w:rsid w:val="00250FD8"/>
    <w:rsid w:val="00252F80"/>
    <w:rsid w:val="0025334B"/>
    <w:rsid w:val="00253EF2"/>
    <w:rsid w:val="0025547E"/>
    <w:rsid w:val="002606FE"/>
    <w:rsid w:val="00260844"/>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2F320E"/>
    <w:rsid w:val="003015C9"/>
    <w:rsid w:val="00312AA7"/>
    <w:rsid w:val="003143FA"/>
    <w:rsid w:val="00324922"/>
    <w:rsid w:val="00324C64"/>
    <w:rsid w:val="0032523D"/>
    <w:rsid w:val="00326EC3"/>
    <w:rsid w:val="003334F2"/>
    <w:rsid w:val="00337791"/>
    <w:rsid w:val="00341CDF"/>
    <w:rsid w:val="00345D03"/>
    <w:rsid w:val="00355375"/>
    <w:rsid w:val="003561CD"/>
    <w:rsid w:val="00357863"/>
    <w:rsid w:val="00357C12"/>
    <w:rsid w:val="00360477"/>
    <w:rsid w:val="00361037"/>
    <w:rsid w:val="00362BC4"/>
    <w:rsid w:val="00363613"/>
    <w:rsid w:val="00364444"/>
    <w:rsid w:val="00365CC9"/>
    <w:rsid w:val="003671AA"/>
    <w:rsid w:val="00370B28"/>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20FE"/>
    <w:rsid w:val="00485A2C"/>
    <w:rsid w:val="00490214"/>
    <w:rsid w:val="00491178"/>
    <w:rsid w:val="004943CA"/>
    <w:rsid w:val="00494B20"/>
    <w:rsid w:val="0049543D"/>
    <w:rsid w:val="004954FD"/>
    <w:rsid w:val="0049620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481A"/>
    <w:rsid w:val="004E61B8"/>
    <w:rsid w:val="004F0CA5"/>
    <w:rsid w:val="004F4D99"/>
    <w:rsid w:val="004F577D"/>
    <w:rsid w:val="005068F3"/>
    <w:rsid w:val="00511B81"/>
    <w:rsid w:val="00512766"/>
    <w:rsid w:val="00514479"/>
    <w:rsid w:val="00517C7C"/>
    <w:rsid w:val="00522D5F"/>
    <w:rsid w:val="00525154"/>
    <w:rsid w:val="005308B4"/>
    <w:rsid w:val="00532033"/>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17C7"/>
    <w:rsid w:val="005D3D2A"/>
    <w:rsid w:val="005D6C73"/>
    <w:rsid w:val="005E16D0"/>
    <w:rsid w:val="005E3F1F"/>
    <w:rsid w:val="005E5679"/>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256FC"/>
    <w:rsid w:val="00626543"/>
    <w:rsid w:val="006265CB"/>
    <w:rsid w:val="006267B0"/>
    <w:rsid w:val="00627DF1"/>
    <w:rsid w:val="006300F4"/>
    <w:rsid w:val="0063125B"/>
    <w:rsid w:val="00631661"/>
    <w:rsid w:val="00634FD3"/>
    <w:rsid w:val="00641CE6"/>
    <w:rsid w:val="00641D70"/>
    <w:rsid w:val="00644808"/>
    <w:rsid w:val="00645829"/>
    <w:rsid w:val="00647303"/>
    <w:rsid w:val="006501C2"/>
    <w:rsid w:val="00650752"/>
    <w:rsid w:val="00651D3A"/>
    <w:rsid w:val="006563E3"/>
    <w:rsid w:val="00665FC3"/>
    <w:rsid w:val="00670419"/>
    <w:rsid w:val="006719D5"/>
    <w:rsid w:val="00671B4D"/>
    <w:rsid w:val="00672514"/>
    <w:rsid w:val="00672B30"/>
    <w:rsid w:val="00673CE2"/>
    <w:rsid w:val="0067460E"/>
    <w:rsid w:val="006752D5"/>
    <w:rsid w:val="00685120"/>
    <w:rsid w:val="00685D80"/>
    <w:rsid w:val="00690E7D"/>
    <w:rsid w:val="00695885"/>
    <w:rsid w:val="006979AD"/>
    <w:rsid w:val="006A4EC6"/>
    <w:rsid w:val="006A547B"/>
    <w:rsid w:val="006A7A61"/>
    <w:rsid w:val="006B1D2B"/>
    <w:rsid w:val="006B3ABE"/>
    <w:rsid w:val="006B3C60"/>
    <w:rsid w:val="006B4A02"/>
    <w:rsid w:val="006B6225"/>
    <w:rsid w:val="006C2138"/>
    <w:rsid w:val="006C26D7"/>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0C7"/>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0F2B"/>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043F3"/>
    <w:rsid w:val="00804FB7"/>
    <w:rsid w:val="00811F9F"/>
    <w:rsid w:val="0081229C"/>
    <w:rsid w:val="0081388E"/>
    <w:rsid w:val="00814CE9"/>
    <w:rsid w:val="0081508A"/>
    <w:rsid w:val="00816AA4"/>
    <w:rsid w:val="00830F00"/>
    <w:rsid w:val="00831A4F"/>
    <w:rsid w:val="008328C9"/>
    <w:rsid w:val="00833288"/>
    <w:rsid w:val="00833C11"/>
    <w:rsid w:val="008363E4"/>
    <w:rsid w:val="00846C91"/>
    <w:rsid w:val="00854325"/>
    <w:rsid w:val="00855254"/>
    <w:rsid w:val="008601A5"/>
    <w:rsid w:val="00861ABD"/>
    <w:rsid w:val="00863C77"/>
    <w:rsid w:val="0086405A"/>
    <w:rsid w:val="0086504F"/>
    <w:rsid w:val="00870717"/>
    <w:rsid w:val="0087487F"/>
    <w:rsid w:val="00874EDD"/>
    <w:rsid w:val="00877064"/>
    <w:rsid w:val="008815FB"/>
    <w:rsid w:val="00884A37"/>
    <w:rsid w:val="00885BA6"/>
    <w:rsid w:val="00891C71"/>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4F4"/>
    <w:rsid w:val="00912D64"/>
    <w:rsid w:val="0091395E"/>
    <w:rsid w:val="0091481E"/>
    <w:rsid w:val="009177E3"/>
    <w:rsid w:val="009179AA"/>
    <w:rsid w:val="00920A8F"/>
    <w:rsid w:val="00922813"/>
    <w:rsid w:val="00926704"/>
    <w:rsid w:val="009444E0"/>
    <w:rsid w:val="00944A6E"/>
    <w:rsid w:val="00946E1D"/>
    <w:rsid w:val="00946F27"/>
    <w:rsid w:val="00947C9E"/>
    <w:rsid w:val="00950492"/>
    <w:rsid w:val="009520EA"/>
    <w:rsid w:val="00952216"/>
    <w:rsid w:val="009559E9"/>
    <w:rsid w:val="00955AA8"/>
    <w:rsid w:val="00956343"/>
    <w:rsid w:val="009640D8"/>
    <w:rsid w:val="009654BD"/>
    <w:rsid w:val="00965CCB"/>
    <w:rsid w:val="00970A1D"/>
    <w:rsid w:val="00977EA3"/>
    <w:rsid w:val="00984718"/>
    <w:rsid w:val="00986022"/>
    <w:rsid w:val="009869E1"/>
    <w:rsid w:val="0098721E"/>
    <w:rsid w:val="00995D41"/>
    <w:rsid w:val="009A0CC4"/>
    <w:rsid w:val="009A2585"/>
    <w:rsid w:val="009A2D94"/>
    <w:rsid w:val="009A6AFC"/>
    <w:rsid w:val="009A7491"/>
    <w:rsid w:val="009B13E0"/>
    <w:rsid w:val="009B1EA1"/>
    <w:rsid w:val="009B1FFA"/>
    <w:rsid w:val="009B2C39"/>
    <w:rsid w:val="009B3B57"/>
    <w:rsid w:val="009B7513"/>
    <w:rsid w:val="009C2711"/>
    <w:rsid w:val="009C3612"/>
    <w:rsid w:val="009C3886"/>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4FC2"/>
    <w:rsid w:val="00A454D8"/>
    <w:rsid w:val="00A57CA6"/>
    <w:rsid w:val="00A61327"/>
    <w:rsid w:val="00A61367"/>
    <w:rsid w:val="00A61F66"/>
    <w:rsid w:val="00A6227C"/>
    <w:rsid w:val="00A6440C"/>
    <w:rsid w:val="00A66A7F"/>
    <w:rsid w:val="00A66BE9"/>
    <w:rsid w:val="00A73A11"/>
    <w:rsid w:val="00A825BE"/>
    <w:rsid w:val="00A8343E"/>
    <w:rsid w:val="00A84037"/>
    <w:rsid w:val="00A87BAC"/>
    <w:rsid w:val="00A9034F"/>
    <w:rsid w:val="00A905EA"/>
    <w:rsid w:val="00A91AE6"/>
    <w:rsid w:val="00A92AA7"/>
    <w:rsid w:val="00A92B32"/>
    <w:rsid w:val="00A95F98"/>
    <w:rsid w:val="00A9628E"/>
    <w:rsid w:val="00A96C11"/>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3F8E"/>
    <w:rsid w:val="00B37098"/>
    <w:rsid w:val="00B417BC"/>
    <w:rsid w:val="00B41CA5"/>
    <w:rsid w:val="00B420AF"/>
    <w:rsid w:val="00B46B3E"/>
    <w:rsid w:val="00B46F42"/>
    <w:rsid w:val="00B5149B"/>
    <w:rsid w:val="00B52BEB"/>
    <w:rsid w:val="00B5487A"/>
    <w:rsid w:val="00B55E36"/>
    <w:rsid w:val="00B578FF"/>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7CFE"/>
    <w:rsid w:val="00BB4C1B"/>
    <w:rsid w:val="00BB5F55"/>
    <w:rsid w:val="00BB6989"/>
    <w:rsid w:val="00BB6D67"/>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F09EC"/>
    <w:rsid w:val="00BF0AD6"/>
    <w:rsid w:val="00BF3FFC"/>
    <w:rsid w:val="00BF43AE"/>
    <w:rsid w:val="00C00E9F"/>
    <w:rsid w:val="00C017A2"/>
    <w:rsid w:val="00C03D31"/>
    <w:rsid w:val="00C053B8"/>
    <w:rsid w:val="00C10024"/>
    <w:rsid w:val="00C12E50"/>
    <w:rsid w:val="00C131EF"/>
    <w:rsid w:val="00C1411E"/>
    <w:rsid w:val="00C20321"/>
    <w:rsid w:val="00C20FD0"/>
    <w:rsid w:val="00C239E7"/>
    <w:rsid w:val="00C25AB9"/>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561A5"/>
    <w:rsid w:val="00C61212"/>
    <w:rsid w:val="00C62023"/>
    <w:rsid w:val="00C62CCF"/>
    <w:rsid w:val="00C674E6"/>
    <w:rsid w:val="00C70351"/>
    <w:rsid w:val="00C72655"/>
    <w:rsid w:val="00C739BD"/>
    <w:rsid w:val="00C74DF4"/>
    <w:rsid w:val="00C77997"/>
    <w:rsid w:val="00C80A4D"/>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C3BA5"/>
    <w:rsid w:val="00CE329A"/>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7BD"/>
    <w:rsid w:val="00D16F86"/>
    <w:rsid w:val="00D20ACE"/>
    <w:rsid w:val="00D22D4D"/>
    <w:rsid w:val="00D2401B"/>
    <w:rsid w:val="00D2684E"/>
    <w:rsid w:val="00D271DE"/>
    <w:rsid w:val="00D34404"/>
    <w:rsid w:val="00D34921"/>
    <w:rsid w:val="00D37BB9"/>
    <w:rsid w:val="00D401B9"/>
    <w:rsid w:val="00D42161"/>
    <w:rsid w:val="00D438C7"/>
    <w:rsid w:val="00D4741C"/>
    <w:rsid w:val="00D52D89"/>
    <w:rsid w:val="00D53E5C"/>
    <w:rsid w:val="00D54A3A"/>
    <w:rsid w:val="00D55324"/>
    <w:rsid w:val="00D55EBD"/>
    <w:rsid w:val="00D60212"/>
    <w:rsid w:val="00D60710"/>
    <w:rsid w:val="00D624B0"/>
    <w:rsid w:val="00D62D9F"/>
    <w:rsid w:val="00D631E0"/>
    <w:rsid w:val="00D63D31"/>
    <w:rsid w:val="00D63E42"/>
    <w:rsid w:val="00D6473F"/>
    <w:rsid w:val="00D64A87"/>
    <w:rsid w:val="00D67684"/>
    <w:rsid w:val="00D7052A"/>
    <w:rsid w:val="00D7090E"/>
    <w:rsid w:val="00D71D8A"/>
    <w:rsid w:val="00D72E69"/>
    <w:rsid w:val="00D77EA1"/>
    <w:rsid w:val="00D80F94"/>
    <w:rsid w:val="00D81354"/>
    <w:rsid w:val="00D81CBB"/>
    <w:rsid w:val="00D83C1E"/>
    <w:rsid w:val="00D8535D"/>
    <w:rsid w:val="00D862B9"/>
    <w:rsid w:val="00D95655"/>
    <w:rsid w:val="00D95BBC"/>
    <w:rsid w:val="00D96BE2"/>
    <w:rsid w:val="00D96D3B"/>
    <w:rsid w:val="00DA2137"/>
    <w:rsid w:val="00DA2AB1"/>
    <w:rsid w:val="00DA7707"/>
    <w:rsid w:val="00DB467B"/>
    <w:rsid w:val="00DC2BD7"/>
    <w:rsid w:val="00DC6FEA"/>
    <w:rsid w:val="00DD2779"/>
    <w:rsid w:val="00DD46CA"/>
    <w:rsid w:val="00DD6356"/>
    <w:rsid w:val="00DD6A3F"/>
    <w:rsid w:val="00DE0012"/>
    <w:rsid w:val="00DF07BD"/>
    <w:rsid w:val="00DF77C2"/>
    <w:rsid w:val="00DF7AD2"/>
    <w:rsid w:val="00E01811"/>
    <w:rsid w:val="00E01916"/>
    <w:rsid w:val="00E0219C"/>
    <w:rsid w:val="00E037CD"/>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0AB7"/>
    <w:rsid w:val="00E61E5E"/>
    <w:rsid w:val="00E63B3C"/>
    <w:rsid w:val="00E64050"/>
    <w:rsid w:val="00E650A5"/>
    <w:rsid w:val="00E676C1"/>
    <w:rsid w:val="00E72E20"/>
    <w:rsid w:val="00E72E55"/>
    <w:rsid w:val="00E76385"/>
    <w:rsid w:val="00E82AB8"/>
    <w:rsid w:val="00E8665D"/>
    <w:rsid w:val="00E86FF8"/>
    <w:rsid w:val="00E90DA0"/>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1B0D"/>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31DF"/>
    <w:rsid w:val="00F74DDD"/>
    <w:rsid w:val="00F75D80"/>
    <w:rsid w:val="00F76372"/>
    <w:rsid w:val="00F838AB"/>
    <w:rsid w:val="00F86DA3"/>
    <w:rsid w:val="00F91189"/>
    <w:rsid w:val="00F93632"/>
    <w:rsid w:val="00F93B37"/>
    <w:rsid w:val="00F95006"/>
    <w:rsid w:val="00F96156"/>
    <w:rsid w:val="00F979A0"/>
    <w:rsid w:val="00F97DF1"/>
    <w:rsid w:val="00FA07C4"/>
    <w:rsid w:val="00FA0C40"/>
    <w:rsid w:val="00FA2ABA"/>
    <w:rsid w:val="00FA2CB7"/>
    <w:rsid w:val="00FA36FA"/>
    <w:rsid w:val="00FA6158"/>
    <w:rsid w:val="00FB2203"/>
    <w:rsid w:val="00FB2BAF"/>
    <w:rsid w:val="00FB5D5F"/>
    <w:rsid w:val="00FB748C"/>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225E"/>
    <w:rsid w:val="00FF22D1"/>
    <w:rsid w:val="00FF3A56"/>
    <w:rsid w:val="00FF6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B9B1F-3ED2-4A70-B9A9-92588FC0A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5</TotalTime>
  <Pages>98</Pages>
  <Words>75377</Words>
  <Characters>429651</Characters>
  <Application>Microsoft Office Word</Application>
  <DocSecurity>0</DocSecurity>
  <Lines>3580</Lines>
  <Paragraphs>100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0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1</cp:revision>
  <cp:lastPrinted>2021-06-10T21:12:00Z</cp:lastPrinted>
  <dcterms:created xsi:type="dcterms:W3CDTF">2021-06-07T18:00:00Z</dcterms:created>
  <dcterms:modified xsi:type="dcterms:W3CDTF">2021-06-1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ZtFaWgRz"/&gt;&lt;style id="http://www.zotero.org/styles/limnology-and-oceanography" hasBibliography="1" bibliographyStyleHasBeenSet="1"/&gt;&lt;prefs&gt;&lt;pref name="fieldType" value="Field"/&gt;&lt;/prefs&gt;&lt;/data&gt;</vt:lpwstr>
  </property>
</Properties>
</file>